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3D3EC" w14:textId="1C3FEA5B" w:rsidR="00D876EE" w:rsidRDefault="008D6521" w:rsidP="00AB7414">
      <w:pPr>
        <w:jc w:val="center"/>
        <w:rPr>
          <w:b/>
          <w:bCs/>
          <w:sz w:val="36"/>
          <w:szCs w:val="36"/>
        </w:rPr>
      </w:pPr>
      <w:r w:rsidRPr="008D6521">
        <w:rPr>
          <w:b/>
          <w:bCs/>
          <w:sz w:val="36"/>
          <w:szCs w:val="36"/>
        </w:rPr>
        <w:t>ML Project – Face Recognition Attendance System</w:t>
      </w:r>
    </w:p>
    <w:p w14:paraId="5B0E57B5" w14:textId="091BC91B" w:rsidR="008D6521" w:rsidRDefault="00762B57" w:rsidP="00AB7414">
      <w:r w:rsidRPr="00762B57">
        <w:rPr>
          <w:b/>
          <w:bCs/>
          <w:sz w:val="24"/>
          <w:szCs w:val="24"/>
        </w:rPr>
        <w:t>Group Members</w:t>
      </w:r>
      <w:r>
        <w:t>:</w:t>
      </w:r>
    </w:p>
    <w:p w14:paraId="09FECACF" w14:textId="14AE675A" w:rsidR="00762B57" w:rsidRPr="00762B57" w:rsidRDefault="00762B57" w:rsidP="00AB7414">
      <w:pPr>
        <w:rPr>
          <w:b/>
          <w:bCs/>
        </w:rPr>
      </w:pPr>
      <w:r w:rsidRPr="00762B57">
        <w:rPr>
          <w:b/>
          <w:bCs/>
        </w:rPr>
        <w:t>Arthur Vincent Chin (101218817)</w:t>
      </w:r>
    </w:p>
    <w:p w14:paraId="01BF9136" w14:textId="739F8BA6" w:rsidR="00762B57" w:rsidRPr="00762B57" w:rsidRDefault="00762B57" w:rsidP="00AB7414">
      <w:pPr>
        <w:rPr>
          <w:b/>
          <w:bCs/>
        </w:rPr>
      </w:pPr>
      <w:r w:rsidRPr="00762B57">
        <w:rPr>
          <w:b/>
          <w:bCs/>
        </w:rPr>
        <w:t>George Kennedy (101218969)</w:t>
      </w:r>
    </w:p>
    <w:p w14:paraId="4ABD4A87" w14:textId="573CC803" w:rsidR="00762B57" w:rsidRPr="00762B57" w:rsidRDefault="00762B57" w:rsidP="00AB7414">
      <w:pPr>
        <w:rPr>
          <w:b/>
          <w:bCs/>
        </w:rPr>
      </w:pPr>
      <w:r w:rsidRPr="3DC0F394">
        <w:rPr>
          <w:b/>
          <w:bCs/>
        </w:rPr>
        <w:t xml:space="preserve">Raphael Jong Jun </w:t>
      </w:r>
      <w:proofErr w:type="spellStart"/>
      <w:r w:rsidRPr="3DC0F394">
        <w:rPr>
          <w:b/>
          <w:bCs/>
        </w:rPr>
        <w:t>Jie</w:t>
      </w:r>
      <w:proofErr w:type="spellEnd"/>
      <w:r w:rsidRPr="3DC0F394">
        <w:rPr>
          <w:b/>
          <w:bCs/>
        </w:rPr>
        <w:t xml:space="preserve"> (101228531)</w:t>
      </w:r>
    </w:p>
    <w:p w14:paraId="0B191B69" w14:textId="38AA65F9" w:rsidR="4E097DD8" w:rsidRDefault="4E097DD8" w:rsidP="00AB7414">
      <w:pPr>
        <w:rPr>
          <w:rFonts w:eastAsia="DengXian"/>
          <w:b/>
          <w:bCs/>
        </w:rPr>
      </w:pPr>
      <w:proofErr w:type="spellStart"/>
      <w:r w:rsidRPr="3DC0F394">
        <w:rPr>
          <w:rFonts w:eastAsia="DengXian"/>
          <w:b/>
          <w:bCs/>
        </w:rPr>
        <w:t>Masrur</w:t>
      </w:r>
      <w:proofErr w:type="spellEnd"/>
      <w:r w:rsidRPr="3DC0F394">
        <w:rPr>
          <w:rFonts w:eastAsia="DengXian"/>
          <w:b/>
          <w:bCs/>
        </w:rPr>
        <w:t xml:space="preserve"> Rahman </w:t>
      </w:r>
      <w:proofErr w:type="spellStart"/>
      <w:r w:rsidRPr="3DC0F394">
        <w:rPr>
          <w:rFonts w:eastAsia="DengXian"/>
          <w:b/>
          <w:bCs/>
        </w:rPr>
        <w:t>Zahin</w:t>
      </w:r>
      <w:proofErr w:type="spellEnd"/>
      <w:r w:rsidRPr="3DC0F394">
        <w:rPr>
          <w:rFonts w:eastAsia="DengXian"/>
          <w:b/>
          <w:bCs/>
        </w:rPr>
        <w:t xml:space="preserve"> (101214608)</w:t>
      </w:r>
    </w:p>
    <w:p w14:paraId="1D117974" w14:textId="61A5F19C" w:rsidR="000E5CE0" w:rsidRDefault="000E5CE0" w:rsidP="00AB7414">
      <w:pPr>
        <w:pStyle w:val="Heading1"/>
      </w:pPr>
      <w:r>
        <w:t>1 Methodology</w:t>
      </w:r>
    </w:p>
    <w:p w14:paraId="0CD6856B" w14:textId="11E016E5" w:rsidR="00DF7E8A" w:rsidRDefault="02AFE185" w:rsidP="00AB7414">
      <w:r>
        <w:t xml:space="preserve">The </w:t>
      </w:r>
      <w:r w:rsidR="4A8E283B">
        <w:t xml:space="preserve">aim </w:t>
      </w:r>
      <w:r>
        <w:t>of the project is to create an attendance system that</w:t>
      </w:r>
      <w:r w:rsidR="77D51C6A">
        <w:t xml:space="preserve"> uses a face recognition feature to capture the faces on an employee and take their attendance</w:t>
      </w:r>
      <w:r w:rsidR="606B6CDE">
        <w:t>.</w:t>
      </w:r>
      <w:r w:rsidR="77D51C6A">
        <w:t xml:space="preserve"> To do this, a face detection model needs to be trained first so that the program can use it to detect and verify that the person </w:t>
      </w:r>
      <w:r w:rsidR="33F330B1">
        <w:t>checking in is in fact an employee otherwise the program should identify them as an unknown person.</w:t>
      </w:r>
    </w:p>
    <w:p w14:paraId="5FE7BA36" w14:textId="5203E6A9" w:rsidR="00EA18B3" w:rsidRDefault="00EA18B3" w:rsidP="00AB7414">
      <w:r>
        <w:t xml:space="preserve">For creating and training the face </w:t>
      </w:r>
      <w:r w:rsidR="00E22648">
        <w:t>recognition models, two methods will be used which are classification method</w:t>
      </w:r>
      <w:r w:rsidR="002B1EE3">
        <w:t xml:space="preserve"> which aims identifying the category of a new observation amongst a set of categories </w:t>
      </w:r>
      <w:proofErr w:type="gramStart"/>
      <w:r w:rsidR="002B1EE3">
        <w:t xml:space="preserve">on the basis </w:t>
      </w:r>
      <w:r w:rsidR="00423212">
        <w:t>of</w:t>
      </w:r>
      <w:proofErr w:type="gramEnd"/>
      <w:r w:rsidR="00423212">
        <w:t xml:space="preserve"> a labelled training set, and the deep metric learning method which </w:t>
      </w:r>
      <w:r w:rsidR="007B24B9">
        <w:t>uses neural networks to automatically learn discriminative features from images and then compute the metric.</w:t>
      </w:r>
    </w:p>
    <w:p w14:paraId="0434AAD1" w14:textId="1CF120D9" w:rsidR="007B24B9" w:rsidRDefault="007B24B9" w:rsidP="00AB7414">
      <w:pPr>
        <w:pStyle w:val="Heading2"/>
      </w:pPr>
      <w:r>
        <w:t xml:space="preserve">1.1 </w:t>
      </w:r>
      <w:proofErr w:type="spellStart"/>
      <w:r>
        <w:t>MobileNet</w:t>
      </w:r>
      <w:proofErr w:type="spellEnd"/>
    </w:p>
    <w:p w14:paraId="244971D7" w14:textId="6E215CDE" w:rsidR="00D01C25" w:rsidRDefault="00D01C25" w:rsidP="00AB7414">
      <w:r>
        <w:t xml:space="preserve">For the classification method, the model chosen to perform face recognition training on is the </w:t>
      </w:r>
      <w:proofErr w:type="spellStart"/>
      <w:r>
        <w:t>MobileNet</w:t>
      </w:r>
      <w:proofErr w:type="spellEnd"/>
      <w:r>
        <w:t xml:space="preserve"> model.</w:t>
      </w:r>
      <w:r w:rsidR="00E05BD0">
        <w:t xml:space="preserve"> </w:t>
      </w:r>
      <w:proofErr w:type="spellStart"/>
      <w:r w:rsidR="00937A97">
        <w:t>MobileNet</w:t>
      </w:r>
      <w:proofErr w:type="spellEnd"/>
      <w:r w:rsidR="00937A97">
        <w:t xml:space="preserve"> is built on </w:t>
      </w:r>
      <w:proofErr w:type="spellStart"/>
      <w:r w:rsidR="00937A97">
        <w:t>depthwise</w:t>
      </w:r>
      <w:proofErr w:type="spellEnd"/>
      <w:r w:rsidR="00937A97">
        <w:t xml:space="preserve"> separable convolutions </w:t>
      </w:r>
      <w:r w:rsidR="00D2639C">
        <w:t>except for</w:t>
      </w:r>
      <w:r w:rsidR="00937A97">
        <w:t xml:space="preserve"> the first layer which is a full convolutional layer. All of it layers </w:t>
      </w:r>
      <w:r w:rsidR="00D2639C">
        <w:t>are followed by batch</w:t>
      </w:r>
      <w:r w:rsidR="006D1BBC">
        <w:t xml:space="preserve"> normalization and </w:t>
      </w:r>
      <w:proofErr w:type="spellStart"/>
      <w:r w:rsidR="006D1BBC">
        <w:t>ReLU</w:t>
      </w:r>
      <w:proofErr w:type="spellEnd"/>
      <w:r w:rsidR="006D1BBC">
        <w:t xml:space="preserve"> non-linearity</w:t>
      </w:r>
      <w:r w:rsidR="00CB1481">
        <w:t xml:space="preserve"> and the final layer is a fully connected layer without any non-linearity and feeds to the </w:t>
      </w:r>
      <w:proofErr w:type="spellStart"/>
      <w:r w:rsidR="00CB1481">
        <w:t>softmax</w:t>
      </w:r>
      <w:proofErr w:type="spellEnd"/>
      <w:r w:rsidR="00CB1481">
        <w:t xml:space="preserve"> for classification.</w:t>
      </w:r>
      <w:r w:rsidR="00282776">
        <w:t xml:space="preserve"> </w:t>
      </w:r>
      <w:r w:rsidR="003C56B1">
        <w:t xml:space="preserve">For the down sampling, </w:t>
      </w:r>
      <w:proofErr w:type="spellStart"/>
      <w:r w:rsidR="003C56B1">
        <w:t>strided</w:t>
      </w:r>
      <w:proofErr w:type="spellEnd"/>
      <w:r w:rsidR="003C56B1">
        <w:t xml:space="preserve"> convolution is used for both </w:t>
      </w:r>
      <w:proofErr w:type="spellStart"/>
      <w:r w:rsidR="003C56B1">
        <w:t>depthwise</w:t>
      </w:r>
      <w:proofErr w:type="spellEnd"/>
      <w:r w:rsidR="003C56B1">
        <w:t xml:space="preserve"> convolution as well </w:t>
      </w:r>
      <w:r w:rsidR="004920E5">
        <w:t xml:space="preserve">as for the first fully convolutional layer. In total, there is 28 layers for </w:t>
      </w:r>
      <w:proofErr w:type="spellStart"/>
      <w:r w:rsidR="004920E5">
        <w:t>MobileNet</w:t>
      </w:r>
      <w:proofErr w:type="spellEnd"/>
      <w:r w:rsidR="004F2B0E">
        <w:t xml:space="preserve"> considering </w:t>
      </w:r>
      <w:proofErr w:type="spellStart"/>
      <w:r w:rsidR="004F2B0E">
        <w:t>depthwise</w:t>
      </w:r>
      <w:proofErr w:type="spellEnd"/>
      <w:r w:rsidR="004F2B0E">
        <w:t xml:space="preserve"> and pointwise convolution as separate layers (Nepal 2020).</w:t>
      </w:r>
      <w:r w:rsidR="00B463DE">
        <w:t xml:space="preserve"> The model architecture can be seen in </w:t>
      </w:r>
      <w:r w:rsidR="00B463DE">
        <w:fldChar w:fldCharType="begin"/>
      </w:r>
      <w:r w:rsidR="00B463DE" w:rsidRPr="00B463DE">
        <w:instrText xml:space="preserve"> REF _Ref88577033 \h </w:instrText>
      </w:r>
      <w:r w:rsidR="00AB7414">
        <w:instrText xml:space="preserve"> \* MERGEFORMAT </w:instrText>
      </w:r>
      <w:r w:rsidR="00B463DE">
        <w:fldChar w:fldCharType="separate"/>
      </w:r>
      <w:r w:rsidR="00B463DE" w:rsidRPr="00B463DE">
        <w:rPr>
          <w:color w:val="000000" w:themeColor="text1"/>
          <w:sz w:val="20"/>
          <w:szCs w:val="20"/>
        </w:rPr>
        <w:t>Figure</w:t>
      </w:r>
      <w:r w:rsidR="00B463DE" w:rsidRPr="00944C1D">
        <w:rPr>
          <w:i/>
          <w:iCs/>
          <w:color w:val="000000" w:themeColor="text1"/>
          <w:sz w:val="20"/>
          <w:szCs w:val="20"/>
        </w:rPr>
        <w:t xml:space="preserve"> </w:t>
      </w:r>
      <w:r w:rsidR="00B463DE" w:rsidRPr="00944C1D">
        <w:rPr>
          <w:i/>
          <w:iCs/>
          <w:noProof/>
          <w:color w:val="000000" w:themeColor="text1"/>
          <w:sz w:val="20"/>
          <w:szCs w:val="20"/>
        </w:rPr>
        <w:t>2</w:t>
      </w:r>
      <w:r w:rsidR="00B463DE">
        <w:fldChar w:fldCharType="end"/>
      </w:r>
      <w:r w:rsidR="00B463DE">
        <w:t>.</w:t>
      </w:r>
    </w:p>
    <w:p w14:paraId="64F2D084" w14:textId="7922242D" w:rsidR="005713A3" w:rsidRDefault="0B1BEDA2" w:rsidP="005713A3">
      <w:pPr>
        <w:pStyle w:val="Heading2"/>
      </w:pPr>
      <w:r>
        <w:t xml:space="preserve">1.2 </w:t>
      </w:r>
      <w:r w:rsidR="00AF37C7">
        <w:t>Multi-Class Classification</w:t>
      </w:r>
    </w:p>
    <w:p w14:paraId="0AFB6786" w14:textId="3D103C78" w:rsidR="00AF37C7" w:rsidRPr="00AF37C7" w:rsidRDefault="00AF37C7" w:rsidP="00AF37C7">
      <w:r w:rsidRPr="00AF37C7">
        <w:t xml:space="preserve">For multi-class classification method, the model was built from ground up with the full dataset provided. The model contained four convolutional layers, and 3 dense layers. Each convolutional layer was followed by Batch Normalization and Max Pooling and used </w:t>
      </w:r>
      <w:proofErr w:type="spellStart"/>
      <w:r w:rsidRPr="00AF37C7">
        <w:t>ReLU</w:t>
      </w:r>
      <w:proofErr w:type="spellEnd"/>
      <w:r w:rsidRPr="00AF37C7">
        <w:t xml:space="preserve"> as an activation function. The first layer is a full convolutional layer, and the last layer is a fully connected dense layer and </w:t>
      </w:r>
      <w:proofErr w:type="spellStart"/>
      <w:r w:rsidRPr="00AF37C7">
        <w:t>Softmax</w:t>
      </w:r>
      <w:proofErr w:type="spellEnd"/>
      <w:r w:rsidRPr="00AF37C7">
        <w:t xml:space="preserve"> activation function was used for the multi-class classification. </w:t>
      </w:r>
    </w:p>
    <w:p w14:paraId="77265704" w14:textId="7E5B1803" w:rsidR="00C97E13" w:rsidRPr="00C97E13" w:rsidRDefault="00C97E13" w:rsidP="00C97E13">
      <w:pPr>
        <w:pStyle w:val="Heading2"/>
      </w:pPr>
      <w:r>
        <w:t>1.</w:t>
      </w:r>
      <w:r w:rsidR="36148286">
        <w:t>3</w:t>
      </w:r>
      <w:r>
        <w:t xml:space="preserve"> </w:t>
      </w:r>
      <w:r w:rsidR="573542AE">
        <w:t>Siamese Network with Contrastive Loss</w:t>
      </w:r>
    </w:p>
    <w:p w14:paraId="6BD951BA" w14:textId="7A0A8254" w:rsidR="00717DFF" w:rsidRPr="004959FA" w:rsidRDefault="013226BB" w:rsidP="114C1E5B">
      <w:r w:rsidRPr="0CBB737A">
        <w:rPr>
          <w:rFonts w:eastAsia="DengXian"/>
        </w:rPr>
        <w:t xml:space="preserve">For the metric learning method, </w:t>
      </w:r>
      <w:r w:rsidR="742135E4" w:rsidRPr="0CBB737A">
        <w:rPr>
          <w:rFonts w:eastAsia="DengXian"/>
        </w:rPr>
        <w:t xml:space="preserve">the </w:t>
      </w:r>
      <w:r w:rsidR="1F0D6315" w:rsidRPr="0CBB737A">
        <w:rPr>
          <w:rFonts w:eastAsia="DengXian"/>
        </w:rPr>
        <w:t>S</w:t>
      </w:r>
      <w:r w:rsidRPr="0CBB737A">
        <w:rPr>
          <w:rFonts w:eastAsia="DengXian"/>
        </w:rPr>
        <w:t>iames</w:t>
      </w:r>
      <w:r w:rsidR="538820A0" w:rsidRPr="0CBB737A">
        <w:rPr>
          <w:rFonts w:eastAsia="DengXian"/>
        </w:rPr>
        <w:t xml:space="preserve">e </w:t>
      </w:r>
      <w:r w:rsidR="352235E8" w:rsidRPr="0CBB737A">
        <w:rPr>
          <w:rFonts w:eastAsia="DengXian"/>
        </w:rPr>
        <w:t>N</w:t>
      </w:r>
      <w:r w:rsidR="538820A0" w:rsidRPr="0CBB737A">
        <w:rPr>
          <w:rFonts w:eastAsia="DengXian"/>
        </w:rPr>
        <w:t xml:space="preserve">etwork </w:t>
      </w:r>
      <w:r w:rsidR="2E936260" w:rsidRPr="0CBB737A">
        <w:rPr>
          <w:rFonts w:eastAsia="DengXian"/>
        </w:rPr>
        <w:t xml:space="preserve">was built with </w:t>
      </w:r>
      <w:r w:rsidR="4492C6A3" w:rsidRPr="0CBB737A">
        <w:rPr>
          <w:rFonts w:eastAsia="DengXian"/>
        </w:rPr>
        <w:t>2 identical CNN networks</w:t>
      </w:r>
      <w:r w:rsidR="6AF8D322" w:rsidRPr="0CBB737A">
        <w:rPr>
          <w:rFonts w:eastAsia="DengXian"/>
        </w:rPr>
        <w:t xml:space="preserve"> called </w:t>
      </w:r>
      <w:r w:rsidR="00345FD4">
        <w:rPr>
          <w:rFonts w:eastAsia="DengXian"/>
        </w:rPr>
        <w:t>E</w:t>
      </w:r>
      <w:r w:rsidR="6AF8D322" w:rsidRPr="0CBB737A">
        <w:rPr>
          <w:rFonts w:eastAsia="DengXian"/>
        </w:rPr>
        <w:t xml:space="preserve">mbedding </w:t>
      </w:r>
      <w:r w:rsidR="00345FD4">
        <w:rPr>
          <w:rFonts w:eastAsia="DengXian"/>
        </w:rPr>
        <w:t>N</w:t>
      </w:r>
      <w:r w:rsidR="6AF8D322" w:rsidRPr="0CBB737A">
        <w:rPr>
          <w:rFonts w:eastAsia="DengXian"/>
        </w:rPr>
        <w:t>etworks</w:t>
      </w:r>
      <w:r w:rsidR="4492C6A3" w:rsidRPr="0CBB737A">
        <w:rPr>
          <w:rFonts w:eastAsia="DengXian"/>
        </w:rPr>
        <w:t xml:space="preserve"> sharing </w:t>
      </w:r>
      <w:r w:rsidR="479237C8" w:rsidRPr="0CBB737A">
        <w:rPr>
          <w:rFonts w:eastAsia="DengXian"/>
        </w:rPr>
        <w:t xml:space="preserve">the same weights </w:t>
      </w:r>
      <w:r w:rsidR="17943CE5" w:rsidRPr="0CBB737A">
        <w:rPr>
          <w:rFonts w:eastAsia="DengXian"/>
        </w:rPr>
        <w:t xml:space="preserve">and are responsible for producing </w:t>
      </w:r>
      <w:r w:rsidR="73817E7B" w:rsidRPr="0CBB737A">
        <w:rPr>
          <w:rFonts w:eastAsia="DengXian"/>
        </w:rPr>
        <w:t xml:space="preserve">vector representations for the inputs. </w:t>
      </w:r>
      <w:r w:rsidR="7DB7C10F" w:rsidRPr="0CBB737A">
        <w:rPr>
          <w:rFonts w:eastAsia="DengXian"/>
        </w:rPr>
        <w:t xml:space="preserve">The vector representations </w:t>
      </w:r>
      <w:r w:rsidR="00305FAB">
        <w:rPr>
          <w:rFonts w:eastAsia="DengXian"/>
        </w:rPr>
        <w:t xml:space="preserve">are to be </w:t>
      </w:r>
      <w:r w:rsidR="7DB7C10F" w:rsidRPr="0CBB737A">
        <w:rPr>
          <w:rFonts w:eastAsia="DengXian"/>
        </w:rPr>
        <w:t xml:space="preserve">compared </w:t>
      </w:r>
      <w:r w:rsidR="663D7652" w:rsidRPr="0CBB737A">
        <w:rPr>
          <w:rFonts w:eastAsia="DengXian"/>
        </w:rPr>
        <w:t>by</w:t>
      </w:r>
      <w:r w:rsidR="00793D8D">
        <w:rPr>
          <w:rFonts w:eastAsia="DengXian"/>
        </w:rPr>
        <w:t xml:space="preserve"> </w:t>
      </w:r>
      <w:r w:rsidR="663D7652" w:rsidRPr="0CBB737A">
        <w:rPr>
          <w:rFonts w:eastAsia="DengXian"/>
        </w:rPr>
        <w:t>Euclidian Distance</w:t>
      </w:r>
      <w:r w:rsidR="00345FD4">
        <w:rPr>
          <w:rFonts w:eastAsia="DengXian"/>
        </w:rPr>
        <w:t xml:space="preserve"> layer</w:t>
      </w:r>
      <w:r w:rsidR="663D7652" w:rsidRPr="0CBB737A">
        <w:rPr>
          <w:rFonts w:eastAsia="DengXian"/>
        </w:rPr>
        <w:t xml:space="preserve"> </w:t>
      </w:r>
      <w:r w:rsidR="007800C0">
        <w:rPr>
          <w:rFonts w:eastAsia="DengXian"/>
        </w:rPr>
        <w:t xml:space="preserve">in order to calculate the distance similarity between </w:t>
      </w:r>
      <w:r w:rsidR="000C555B">
        <w:rPr>
          <w:rFonts w:eastAsia="DengXian"/>
        </w:rPr>
        <w:t xml:space="preserve">vectors </w:t>
      </w:r>
      <w:r w:rsidR="34C597A6" w:rsidRPr="0CBB737A">
        <w:rPr>
          <w:rFonts w:eastAsia="DengXian"/>
        </w:rPr>
        <w:t xml:space="preserve">which </w:t>
      </w:r>
      <w:r w:rsidR="3E2EC669" w:rsidRPr="0CBB737A">
        <w:rPr>
          <w:rFonts w:eastAsia="DengXian"/>
        </w:rPr>
        <w:t>is</w:t>
      </w:r>
      <w:r w:rsidR="6C059DC9" w:rsidRPr="0CBB737A">
        <w:rPr>
          <w:rFonts w:eastAsia="DengXian"/>
        </w:rPr>
        <w:t xml:space="preserve"> then</w:t>
      </w:r>
      <w:r w:rsidR="3E2EC669" w:rsidRPr="0CBB737A">
        <w:rPr>
          <w:rFonts w:eastAsia="DengXian"/>
        </w:rPr>
        <w:t xml:space="preserve"> optimized by Contrastive </w:t>
      </w:r>
      <w:r w:rsidR="4A90DA95" w:rsidRPr="0CBB737A">
        <w:rPr>
          <w:rFonts w:eastAsia="DengXian"/>
        </w:rPr>
        <w:t>Loss</w:t>
      </w:r>
      <w:r w:rsidR="004C6222">
        <w:rPr>
          <w:rFonts w:eastAsia="DengXian"/>
        </w:rPr>
        <w:t xml:space="preserve"> </w:t>
      </w:r>
      <w:r w:rsidR="004C6222">
        <w:rPr>
          <w:rFonts w:eastAsia="DengXian"/>
        </w:rPr>
        <w:fldChar w:fldCharType="begin" w:fldLock="1"/>
      </w:r>
      <w:r w:rsidR="004C6222">
        <w:rPr>
          <w:rFonts w:eastAsia="DengXian"/>
        </w:rPr>
        <w:instrText>ADDIN CSL_CITATION {"citationItems":[{"id":"ITEM-1","itemData":{"URL":"https://medium.com/@maksym.bekuzarov/losses-explained-contrastive-loss-f8f57fe32246","accessed":{"date-parts":[["2021","11","27"]]},"author":[{"dropping-particle":"","family":"Bekuzarov","given":"Maksym","non-dropping-particle":"","parse-names":false,"suffix":""}],"container-title":"medium","id":"ITEM-1","issued":{"date-parts":[["2020","4","20"]]},"title":"Losses explained: Contrastive Loss | by Maksym Bekuzarov | Medium","type":"webpage"},"uris":["http://www.mendeley.com/documents/?uuid=a4a7f96b-4892-394f-8ac4-806b5f91a7d4"]}],"mendeley":{"formattedCitation":"(Bekuzarov 2020)","plainTextFormattedCitation":"(Bekuzarov 2020)","previouslyFormattedCitation":"(Bekuzarov 2020)"},"properties":{"noteIndex":0},"schema":"https://github.com/citation-style-language/schema/raw/master/csl-citation.json"}</w:instrText>
      </w:r>
      <w:r w:rsidR="004C6222">
        <w:rPr>
          <w:rFonts w:eastAsia="DengXian"/>
        </w:rPr>
        <w:fldChar w:fldCharType="separate"/>
      </w:r>
      <w:r w:rsidR="004C6222" w:rsidRPr="004C6222">
        <w:rPr>
          <w:rFonts w:eastAsia="DengXian"/>
          <w:noProof/>
        </w:rPr>
        <w:t>(Bekuzarov 2020)</w:t>
      </w:r>
      <w:r w:rsidR="004C6222">
        <w:rPr>
          <w:rFonts w:eastAsia="DengXian"/>
        </w:rPr>
        <w:fldChar w:fldCharType="end"/>
      </w:r>
      <w:r w:rsidR="1DAADC99" w:rsidRPr="0CBB737A">
        <w:rPr>
          <w:rFonts w:eastAsia="DengXian"/>
        </w:rPr>
        <w:t xml:space="preserve">. </w:t>
      </w:r>
      <w:r w:rsidR="00DD7D5F">
        <w:rPr>
          <w:rFonts w:eastAsia="DengXian"/>
        </w:rPr>
        <w:t xml:space="preserve">The </w:t>
      </w:r>
      <w:r w:rsidR="004F2A0A">
        <w:rPr>
          <w:rFonts w:eastAsia="DengXian"/>
        </w:rPr>
        <w:t xml:space="preserve">margin </w:t>
      </w:r>
      <w:r w:rsidR="00DD7D5F">
        <w:rPr>
          <w:rFonts w:eastAsia="DengXian"/>
        </w:rPr>
        <w:t xml:space="preserve">for </w:t>
      </w:r>
      <w:r w:rsidR="0092060B">
        <w:rPr>
          <w:rFonts w:eastAsia="DengXian"/>
        </w:rPr>
        <w:t xml:space="preserve">the loss </w:t>
      </w:r>
      <w:r w:rsidR="004F2A0A">
        <w:rPr>
          <w:rFonts w:eastAsia="DengXian"/>
        </w:rPr>
        <w:t>was set</w:t>
      </w:r>
      <w:r w:rsidR="00950EFF">
        <w:rPr>
          <w:rFonts w:eastAsia="DengXian"/>
        </w:rPr>
        <w:t xml:space="preserve"> to</w:t>
      </w:r>
      <w:r w:rsidR="0092060B">
        <w:rPr>
          <w:rFonts w:eastAsia="DengXian"/>
        </w:rPr>
        <w:t xml:space="preserve"> </w:t>
      </w:r>
      <w:r w:rsidR="00DD7D5F">
        <w:rPr>
          <w:rFonts w:eastAsia="DengXian"/>
        </w:rPr>
        <w:t xml:space="preserve">1 which indicates the similarity between </w:t>
      </w:r>
      <w:r w:rsidR="0092060B">
        <w:rPr>
          <w:rFonts w:eastAsia="DengXian"/>
        </w:rPr>
        <w:t>two images.</w:t>
      </w:r>
      <w:r w:rsidR="00FF6FF5">
        <w:rPr>
          <w:rFonts w:eastAsia="DengXian"/>
        </w:rPr>
        <w:t xml:space="preserve"> The </w:t>
      </w:r>
      <w:r w:rsidR="00F83977">
        <w:rPr>
          <w:rFonts w:eastAsia="DengXian"/>
        </w:rPr>
        <w:t xml:space="preserve">closer </w:t>
      </w:r>
      <w:r w:rsidR="003853AF">
        <w:rPr>
          <w:rFonts w:eastAsia="DengXian"/>
        </w:rPr>
        <w:t>the loss value to 1 the more similar both images are</w:t>
      </w:r>
      <w:r w:rsidR="003E2C86">
        <w:rPr>
          <w:rFonts w:eastAsia="DengXian"/>
        </w:rPr>
        <w:t>.</w:t>
      </w:r>
      <w:r w:rsidR="00D30264">
        <w:rPr>
          <w:rFonts w:eastAsia="DengXian"/>
        </w:rPr>
        <w:t xml:space="preserve"> Also,</w:t>
      </w:r>
      <w:r w:rsidR="006B7603">
        <w:rPr>
          <w:rFonts w:eastAsia="DengXian"/>
        </w:rPr>
        <w:t xml:space="preserve"> </w:t>
      </w:r>
      <w:r w:rsidR="00D30264">
        <w:rPr>
          <w:rFonts w:eastAsia="DengXian"/>
        </w:rPr>
        <w:t>t</w:t>
      </w:r>
      <w:r w:rsidR="006B7603">
        <w:rPr>
          <w:rFonts w:eastAsia="DengXian"/>
        </w:rPr>
        <w:t xml:space="preserve">he </w:t>
      </w:r>
      <w:r w:rsidR="00D30264">
        <w:rPr>
          <w:rFonts w:eastAsia="DengXian"/>
        </w:rPr>
        <w:t xml:space="preserve">threshold of 0.5 was set to </w:t>
      </w:r>
      <w:r w:rsidR="009D4C5F">
        <w:rPr>
          <w:rFonts w:eastAsia="DengXian"/>
        </w:rPr>
        <w:t xml:space="preserve">the </w:t>
      </w:r>
      <w:r w:rsidR="007A2ACF">
        <w:rPr>
          <w:rFonts w:eastAsia="DengXian"/>
        </w:rPr>
        <w:t xml:space="preserve">prediction, if value of </w:t>
      </w:r>
      <w:r w:rsidR="002D68B1">
        <w:rPr>
          <w:rFonts w:eastAsia="DengXian"/>
        </w:rPr>
        <w:t>prediction is more than or equal to 0.5, the model indicate</w:t>
      </w:r>
      <w:r w:rsidR="00717DFF">
        <w:rPr>
          <w:rFonts w:eastAsia="DengXian"/>
        </w:rPr>
        <w:t>s both images are of the same person.</w:t>
      </w:r>
      <w:r w:rsidR="00823C5E">
        <w:rPr>
          <w:rFonts w:eastAsia="DengXian"/>
        </w:rPr>
        <w:t xml:space="preserve"> </w:t>
      </w:r>
      <w:r w:rsidR="00305DA9">
        <w:t xml:space="preserve">The </w:t>
      </w:r>
      <w:r w:rsidR="004B05F0">
        <w:t xml:space="preserve">models architecture can be seen in </w:t>
      </w:r>
      <w:r w:rsidR="00951169" w:rsidRPr="00951169">
        <w:rPr>
          <w:b/>
          <w:bCs/>
          <w:color w:val="000000" w:themeColor="text1"/>
        </w:rPr>
        <w:fldChar w:fldCharType="begin"/>
      </w:r>
      <w:r w:rsidR="00951169" w:rsidRPr="00951169">
        <w:rPr>
          <w:b/>
          <w:bCs/>
          <w:color w:val="000000" w:themeColor="text1"/>
        </w:rPr>
        <w:instrText xml:space="preserve"> REF _Ref88865691 \h </w:instrText>
      </w:r>
      <w:r w:rsidR="00951169">
        <w:rPr>
          <w:b/>
          <w:bCs/>
          <w:color w:val="000000" w:themeColor="text1"/>
        </w:rPr>
        <w:instrText xml:space="preserve"> \* MERGEFORMAT </w:instrText>
      </w:r>
      <w:r w:rsidR="00951169" w:rsidRPr="00951169">
        <w:rPr>
          <w:b/>
          <w:bCs/>
          <w:color w:val="000000" w:themeColor="text1"/>
        </w:rPr>
      </w:r>
      <w:r w:rsidR="00951169" w:rsidRPr="00951169">
        <w:rPr>
          <w:b/>
          <w:bCs/>
          <w:color w:val="000000" w:themeColor="text1"/>
        </w:rPr>
        <w:fldChar w:fldCharType="separate"/>
      </w:r>
      <w:r w:rsidR="00951169" w:rsidRPr="00951169">
        <w:rPr>
          <w:b/>
          <w:bCs/>
          <w:color w:val="000000" w:themeColor="text1"/>
        </w:rPr>
        <w:t>Siamese Network Architectures</w:t>
      </w:r>
      <w:r w:rsidR="00951169" w:rsidRPr="00951169">
        <w:rPr>
          <w:b/>
          <w:bCs/>
          <w:color w:val="000000" w:themeColor="text1"/>
        </w:rPr>
        <w:fldChar w:fldCharType="end"/>
      </w:r>
      <w:r w:rsidR="00951169">
        <w:rPr>
          <w:color w:val="000000" w:themeColor="text1"/>
        </w:rPr>
        <w:t>.</w:t>
      </w:r>
    </w:p>
    <w:p w14:paraId="766996B9" w14:textId="5F767A3A" w:rsidR="00B71946" w:rsidRDefault="00B71946" w:rsidP="00AB7414">
      <w:pPr>
        <w:pStyle w:val="Heading1"/>
      </w:pPr>
      <w:r>
        <w:t>2 Result and Discussion</w:t>
      </w:r>
    </w:p>
    <w:p w14:paraId="4233B2C2" w14:textId="374380FE" w:rsidR="00835891" w:rsidRPr="00835891" w:rsidRDefault="00835891" w:rsidP="00AB7414">
      <w:pPr>
        <w:pStyle w:val="Heading2"/>
      </w:pPr>
      <w:r>
        <w:t xml:space="preserve">2.1 </w:t>
      </w:r>
      <w:proofErr w:type="spellStart"/>
      <w:r>
        <w:t>MobileNet</w:t>
      </w:r>
      <w:proofErr w:type="spellEnd"/>
    </w:p>
    <w:p w14:paraId="2DFC9F6F" w14:textId="04DC6F74" w:rsidR="003B46D8" w:rsidRDefault="003B46D8" w:rsidP="00AB7414">
      <w:r>
        <w:t xml:space="preserve">For the </w:t>
      </w:r>
      <w:proofErr w:type="spellStart"/>
      <w:r>
        <w:t>MobileNet</w:t>
      </w:r>
      <w:proofErr w:type="spellEnd"/>
      <w:r>
        <w:t xml:space="preserve"> model, it was trained on a reduced data that consists of 16, 095 and 400 images for train and test respectively which belongs to 200 classes. The first training sequence was done with some of the base model’s layers unfrozen because the dataset used is a small dataset and is different from the pre-trained model’s dataset</w:t>
      </w:r>
      <w:r w:rsidR="00B56B41">
        <w:t xml:space="preserve"> and the loss function used was </w:t>
      </w:r>
      <w:r w:rsidR="005E4932">
        <w:t>categorical cross</w:t>
      </w:r>
      <w:r w:rsidR="00AB7414">
        <w:t xml:space="preserve"> </w:t>
      </w:r>
      <w:r w:rsidR="005E4932">
        <w:t xml:space="preserve">entropy and </w:t>
      </w:r>
      <w:r w:rsidR="00583982">
        <w:t xml:space="preserve">the optimizer </w:t>
      </w:r>
      <w:r w:rsidR="00583982">
        <w:lastRenderedPageBreak/>
        <w:t xml:space="preserve">used was </w:t>
      </w:r>
      <w:r w:rsidR="00061EA3">
        <w:t>RMSprop with a learning rate of 0.001</w:t>
      </w:r>
      <w:r>
        <w:t xml:space="preserve">. The batch size was set to </w:t>
      </w:r>
      <w:r w:rsidR="00BB4D2D">
        <w:t>16</w:t>
      </w:r>
      <w:r>
        <w:t xml:space="preserve"> and the additional layers created were a global average pooling2D layer, </w:t>
      </w:r>
      <w:r w:rsidR="00BB4D2D">
        <w:t>two</w:t>
      </w:r>
      <w:r>
        <w:t xml:space="preserve"> dense layers with 512 neurons </w:t>
      </w:r>
      <w:r w:rsidR="0076251B">
        <w:t>for both layers</w:t>
      </w:r>
      <w:r>
        <w:t xml:space="preserve">, and a prediction layer with 200 neurons to represent the 200 classes in the reduced dataset. After training was done, the model performed </w:t>
      </w:r>
      <w:r w:rsidR="006665AB">
        <w:t xml:space="preserve">below average with an accuracy of </w:t>
      </w:r>
      <w:r w:rsidR="00945328">
        <w:t>74</w:t>
      </w:r>
      <w:r w:rsidR="006665AB">
        <w:t>%</w:t>
      </w:r>
      <w:r w:rsidR="00FA5BD3">
        <w:t xml:space="preserve">, </w:t>
      </w:r>
      <w:r w:rsidR="006665AB">
        <w:t xml:space="preserve">a loss of </w:t>
      </w:r>
      <w:r w:rsidR="00945328">
        <w:t>0.91</w:t>
      </w:r>
      <w:r w:rsidR="00FA5BD3">
        <w:t>, and an ROC AUC score of 0.</w:t>
      </w:r>
      <w:r w:rsidR="00E06DD5">
        <w:t>6</w:t>
      </w:r>
      <w:r w:rsidR="00F1327F">
        <w:t>8.</w:t>
      </w:r>
    </w:p>
    <w:p w14:paraId="5BE31853" w14:textId="63038E5C" w:rsidR="00FA5BD3" w:rsidRDefault="00FA5BD3" w:rsidP="00AB7414">
      <w:r>
        <w:t xml:space="preserve">After the first training sequence, the model was then finetuned </w:t>
      </w:r>
      <w:r w:rsidR="009356B4">
        <w:t xml:space="preserve">to </w:t>
      </w:r>
      <w:r w:rsidR="002056EC">
        <w:t xml:space="preserve">freeze all the previous layers until a specific cut off point and leave the rest of the layers trainable </w:t>
      </w:r>
      <w:r w:rsidR="001D5909">
        <w:t>which will help in improving the model’s accuracy due to the previously trained weights learning the features of the dataset.</w:t>
      </w:r>
      <w:r w:rsidR="00351768">
        <w:t xml:space="preserve"> </w:t>
      </w:r>
      <w:r w:rsidR="00431895">
        <w:t xml:space="preserve">The model </w:t>
      </w:r>
      <w:r w:rsidR="00DF12C8">
        <w:t xml:space="preserve">was then trained </w:t>
      </w:r>
      <w:r w:rsidR="00186A40">
        <w:t>with the neurons in the two dense layers hyper tuned to 256 neurons for both layers</w:t>
      </w:r>
      <w:r w:rsidR="007D5BF1">
        <w:t>,</w:t>
      </w:r>
      <w:r w:rsidR="00A47598">
        <w:t xml:space="preserve"> </w:t>
      </w:r>
      <w:r w:rsidR="00156B8B">
        <w:t xml:space="preserve">and </w:t>
      </w:r>
      <w:r w:rsidR="008634A9">
        <w:t>with batch size of 32.</w:t>
      </w:r>
      <w:r w:rsidR="00156B8B">
        <w:t xml:space="preserve"> T</w:t>
      </w:r>
      <w:r w:rsidR="007D5BF1">
        <w:t>he</w:t>
      </w:r>
      <w:r w:rsidR="008634A9">
        <w:t xml:space="preserve"> final</w:t>
      </w:r>
      <w:r w:rsidR="007D5BF1">
        <w:t xml:space="preserve"> finetuned model was also trained for another </w:t>
      </w:r>
      <w:r w:rsidR="00B740BB">
        <w:t>13</w:t>
      </w:r>
      <w:r w:rsidR="007D5BF1">
        <w:t xml:space="preserve"> epochs</w:t>
      </w:r>
      <w:r w:rsidR="00B740BB">
        <w:t xml:space="preserve"> in total</w:t>
      </w:r>
      <w:r w:rsidR="007D5BF1">
        <w:t xml:space="preserve"> before </w:t>
      </w:r>
      <w:r w:rsidR="00CF2BC0">
        <w:t>the validation loss plateaued and early stopping was used to stop the training at that point.</w:t>
      </w:r>
      <w:r w:rsidR="00050CB0">
        <w:t xml:space="preserve"> </w:t>
      </w:r>
      <w:r w:rsidR="00A34196">
        <w:t xml:space="preserve">The model could still do better therefore </w:t>
      </w:r>
      <w:r w:rsidR="00B71A21">
        <w:t xml:space="preserve">it was trained </w:t>
      </w:r>
      <w:r w:rsidR="006D2033">
        <w:t xml:space="preserve">longer for another </w:t>
      </w:r>
      <w:r w:rsidR="00B740BB">
        <w:t>5</w:t>
      </w:r>
      <w:r w:rsidR="006D2033">
        <w:t xml:space="preserve"> epochs and the final performance of the </w:t>
      </w:r>
      <w:proofErr w:type="spellStart"/>
      <w:r w:rsidR="006D2033">
        <w:t>MobileNet</w:t>
      </w:r>
      <w:proofErr w:type="spellEnd"/>
      <w:r w:rsidR="006D2033">
        <w:t xml:space="preserve"> model gave an accuracy of</w:t>
      </w:r>
      <w:r w:rsidR="0082724A">
        <w:t xml:space="preserve"> </w:t>
      </w:r>
      <w:r w:rsidR="00B740BB">
        <w:t>80</w:t>
      </w:r>
      <w:r w:rsidR="0082724A">
        <w:t xml:space="preserve">%, a loss of </w:t>
      </w:r>
      <w:r w:rsidR="00B740BB">
        <w:t>0.70</w:t>
      </w:r>
      <w:r w:rsidR="0082724A">
        <w:t>, and an ROC AUC score of 0.</w:t>
      </w:r>
      <w:r w:rsidR="008F6FA0">
        <w:t>7</w:t>
      </w:r>
      <w:r w:rsidR="00B740BB">
        <w:t>5</w:t>
      </w:r>
      <w:r w:rsidR="008F6FA0">
        <w:t>.</w:t>
      </w:r>
    </w:p>
    <w:p w14:paraId="216CC9DF" w14:textId="47ACFCAB" w:rsidR="008350DD" w:rsidRDefault="27A896F3" w:rsidP="008350DD">
      <w:pPr>
        <w:pStyle w:val="Heading2"/>
      </w:pPr>
      <w:r>
        <w:t xml:space="preserve">2.2 </w:t>
      </w:r>
      <w:r w:rsidR="00AF37C7">
        <w:t>Multi-Class Classification</w:t>
      </w:r>
    </w:p>
    <w:p w14:paraId="30023467" w14:textId="3E2E606B" w:rsidR="00AF37C7" w:rsidRPr="00AF37C7" w:rsidRDefault="00CA54DE" w:rsidP="00CA54DE">
      <w:r>
        <w:t>The model was trained with a data consisting of 8000 images belonging to 4000 classes for all Train, Validation and Testing. The training was done 3 separate times each time with 50, 70, 100 epochs with a batch size of 32 and weights was saved in an h5 file. The model that provided the best accuracy was chosen which was 70 epochs. After the training was completed, the model was later evaluated, and it provide an accuracy of 71%, loss of 1.07.</w:t>
      </w:r>
    </w:p>
    <w:p w14:paraId="4BF9DB85" w14:textId="48E2F477" w:rsidR="008350DD" w:rsidRDefault="00265DAA" w:rsidP="008350DD">
      <w:pPr>
        <w:pStyle w:val="Heading2"/>
      </w:pPr>
      <w:r>
        <w:t>2.</w:t>
      </w:r>
      <w:r w:rsidR="00C97E13">
        <w:t>3</w:t>
      </w:r>
      <w:r>
        <w:t xml:space="preserve"> </w:t>
      </w:r>
      <w:r w:rsidR="00662F5B">
        <w:t>Siamese Network with Contrastive Loss</w:t>
      </w:r>
    </w:p>
    <w:p w14:paraId="45C954DE" w14:textId="59BDA81A" w:rsidR="003F3E4D" w:rsidRPr="003F3E4D" w:rsidRDefault="009E3F2B" w:rsidP="003F3E4D">
      <w:r>
        <w:t>The</w:t>
      </w:r>
      <w:r w:rsidRPr="00FE0FAA">
        <w:t xml:space="preserve"> Siamese Network</w:t>
      </w:r>
      <w:r>
        <w:t xml:space="preserve"> was tested on 3 different CNN architectures (Embedding Networks) built from scratch and only the best model chosen</w:t>
      </w:r>
      <w:r w:rsidR="00D51EF8">
        <w:t>. T</w:t>
      </w:r>
      <w:r w:rsidR="003F3E4D">
        <w:t xml:space="preserve">he dataset used for training </w:t>
      </w:r>
      <w:r w:rsidR="00014A9F">
        <w:t xml:space="preserve">was the same as </w:t>
      </w:r>
      <w:r w:rsidR="003F3E4D">
        <w:t xml:space="preserve">the </w:t>
      </w:r>
      <w:proofErr w:type="spellStart"/>
      <w:r w:rsidR="003F3E4D">
        <w:t>MobileNet</w:t>
      </w:r>
      <w:proofErr w:type="spellEnd"/>
      <w:r w:rsidR="003F3E4D">
        <w:t xml:space="preserve"> model</w:t>
      </w:r>
      <w:r w:rsidR="0087678F">
        <w:t>’s</w:t>
      </w:r>
      <w:r w:rsidR="003F3E4D">
        <w:t xml:space="preserve"> above.</w:t>
      </w:r>
      <w:r w:rsidR="0087678F">
        <w:t xml:space="preserve"> T</w:t>
      </w:r>
      <w:r w:rsidR="00D429D3">
        <w:t>he images</w:t>
      </w:r>
      <w:r w:rsidR="0087678F">
        <w:t xml:space="preserve"> </w:t>
      </w:r>
      <w:r w:rsidR="00D429D3">
        <w:t>were</w:t>
      </w:r>
      <w:r w:rsidR="00C2450B">
        <w:t xml:space="preserve"> then duplicated to make pairs of images for the input</w:t>
      </w:r>
      <w:r w:rsidR="00CF5FE2">
        <w:t>s</w:t>
      </w:r>
      <w:r w:rsidR="003D7D5C">
        <w:t xml:space="preserve"> </w:t>
      </w:r>
      <w:r w:rsidR="00F17A0A">
        <w:t xml:space="preserve">so that in total </w:t>
      </w:r>
      <w:r w:rsidR="00611818">
        <w:t xml:space="preserve">32,190 &amp; 800 images </w:t>
      </w:r>
      <w:r w:rsidR="008C681E">
        <w:t xml:space="preserve">used </w:t>
      </w:r>
      <w:r w:rsidR="008C1250">
        <w:t>for train</w:t>
      </w:r>
      <w:r w:rsidR="008C681E">
        <w:t>ing</w:t>
      </w:r>
      <w:r w:rsidR="008C1250">
        <w:t xml:space="preserve"> &amp; </w:t>
      </w:r>
      <w:r w:rsidR="008C681E">
        <w:t>val</w:t>
      </w:r>
      <w:r w:rsidR="0022301D">
        <w:t>idation</w:t>
      </w:r>
      <w:r w:rsidR="008C1250">
        <w:t xml:space="preserve"> respectivel</w:t>
      </w:r>
      <w:r w:rsidR="008C681E">
        <w:t>y</w:t>
      </w:r>
      <w:r w:rsidR="008C1250">
        <w:t>.</w:t>
      </w:r>
      <w:r w:rsidR="00611818">
        <w:t xml:space="preserve"> </w:t>
      </w:r>
      <w:r w:rsidR="003F3E4D">
        <w:t>The input shape of 100 by 100 pixels with 3 channels were set for each embedding nets.</w:t>
      </w:r>
      <w:r>
        <w:t xml:space="preserve"> </w:t>
      </w:r>
    </w:p>
    <w:p w14:paraId="6A0EC9E8" w14:textId="2D7E881B" w:rsidR="00766347" w:rsidRDefault="00662F5B" w:rsidP="00766347">
      <w:r>
        <w:t>For</w:t>
      </w:r>
      <w:r w:rsidR="00BE078B">
        <w:t xml:space="preserve"> Siamese Network with</w:t>
      </w:r>
      <w:r>
        <w:t xml:space="preserve"> </w:t>
      </w:r>
      <w:r w:rsidR="00583F4E">
        <w:t xml:space="preserve">Embedding Net </w:t>
      </w:r>
      <w:r w:rsidR="00893F1A">
        <w:t xml:space="preserve">1, </w:t>
      </w:r>
      <w:r w:rsidR="00E912F4">
        <w:t xml:space="preserve">the </w:t>
      </w:r>
      <w:r w:rsidR="00260891">
        <w:t>model</w:t>
      </w:r>
      <w:r w:rsidR="00BC2DF8">
        <w:t xml:space="preserve"> a</w:t>
      </w:r>
      <w:r w:rsidR="00260891">
        <w:t>rchitecture built was simple.</w:t>
      </w:r>
      <w:r w:rsidR="002F1513">
        <w:t xml:space="preserve"> it consisted of</w:t>
      </w:r>
      <w:r w:rsidR="00E203BE">
        <w:t xml:space="preserve"> the input shape passed into</w:t>
      </w:r>
      <w:r w:rsidR="002F1513">
        <w:t xml:space="preserve"> </w:t>
      </w:r>
      <w:r w:rsidR="00485937">
        <w:t xml:space="preserve">Batch Normalization </w:t>
      </w:r>
      <w:r w:rsidR="00FC6291">
        <w:t>at the first layer</w:t>
      </w:r>
      <w:r w:rsidR="00E203BE">
        <w:t>,</w:t>
      </w:r>
      <w:r w:rsidR="008908F4">
        <w:t xml:space="preserve"> </w:t>
      </w:r>
      <w:r w:rsidR="00680FEF">
        <w:t xml:space="preserve">2 Conv2D layers </w:t>
      </w:r>
      <w:r w:rsidR="007A6613">
        <w:t xml:space="preserve">with </w:t>
      </w:r>
      <w:r w:rsidR="003308CC">
        <w:t xml:space="preserve">4 &amp; 16 filters </w:t>
      </w:r>
      <w:r w:rsidR="00F231AD">
        <w:t>respectively</w:t>
      </w:r>
      <w:r w:rsidR="008908F4">
        <w:t>,</w:t>
      </w:r>
      <w:r w:rsidR="00793060">
        <w:t xml:space="preserve"> AveragePoolin</w:t>
      </w:r>
      <w:r w:rsidR="00AC1C49">
        <w:t>g2D</w:t>
      </w:r>
      <w:r w:rsidR="00BB1902">
        <w:t>, Flatten and Dense layer</w:t>
      </w:r>
      <w:r w:rsidR="003D7F55">
        <w:t xml:space="preserve"> with </w:t>
      </w:r>
      <w:r w:rsidR="00E203BE">
        <w:t>200 neurons</w:t>
      </w:r>
      <w:r w:rsidR="00C16A40">
        <w:t xml:space="preserve">. </w:t>
      </w:r>
      <w:r w:rsidR="00AA28EB">
        <w:t xml:space="preserve">The </w:t>
      </w:r>
      <w:proofErr w:type="spellStart"/>
      <w:r w:rsidR="00667E83">
        <w:t>TanH</w:t>
      </w:r>
      <w:proofErr w:type="spellEnd"/>
      <w:r w:rsidR="00AA28EB">
        <w:t xml:space="preserve"> activation function was used for t</w:t>
      </w:r>
      <w:r w:rsidR="00C16A40">
        <w:t>he Conv2D &amp; Dense layers</w:t>
      </w:r>
      <w:r w:rsidR="00AA28EB">
        <w:t>.</w:t>
      </w:r>
      <w:r w:rsidR="00CA4068">
        <w:t xml:space="preserve"> </w:t>
      </w:r>
      <w:r w:rsidR="00E8270F">
        <w:t xml:space="preserve">Then, this </w:t>
      </w:r>
      <w:r w:rsidR="0055438A">
        <w:t>E</w:t>
      </w:r>
      <w:r w:rsidR="00E8270F">
        <w:t xml:space="preserve">mbedding </w:t>
      </w:r>
      <w:r w:rsidR="0055438A">
        <w:t>N</w:t>
      </w:r>
      <w:r w:rsidR="00E8270F">
        <w:t>et</w:t>
      </w:r>
      <w:r w:rsidR="00D65497">
        <w:t xml:space="preserve"> passed into </w:t>
      </w:r>
      <w:r w:rsidR="00562C96">
        <w:t>the custom Euclidean Distance layer</w:t>
      </w:r>
      <w:r w:rsidR="0055438A">
        <w:t xml:space="preserve"> </w:t>
      </w:r>
      <w:r w:rsidR="00705458">
        <w:t xml:space="preserve">to be </w:t>
      </w:r>
      <w:r w:rsidR="007E7BEF">
        <w:t>then received by the output layer which is the Dense layer with 1 neuron and Sigmoid activation</w:t>
      </w:r>
      <w:r w:rsidR="001E58D9">
        <w:t xml:space="preserve">, whereby it </w:t>
      </w:r>
      <w:r w:rsidR="005A3D87">
        <w:t xml:space="preserve">was used for the binary classification of determining whether </w:t>
      </w:r>
      <w:r w:rsidR="00FE47EA">
        <w:t xml:space="preserve">both images </w:t>
      </w:r>
      <w:r w:rsidR="001E3FFA">
        <w:t>belong to</w:t>
      </w:r>
      <w:r w:rsidR="00FE47EA">
        <w:t xml:space="preserve"> the same </w:t>
      </w:r>
      <w:r w:rsidR="001E3FFA">
        <w:t xml:space="preserve">person </w:t>
      </w:r>
      <w:r w:rsidR="00FE47EA">
        <w:t>(1) or not (0).</w:t>
      </w:r>
      <w:r w:rsidR="005A3D87">
        <w:t xml:space="preserve"> </w:t>
      </w:r>
      <w:r w:rsidR="00942D78">
        <w:t xml:space="preserve">Finally, </w:t>
      </w:r>
      <w:r w:rsidR="00FF5315">
        <w:t xml:space="preserve">by passing the output layer </w:t>
      </w:r>
      <w:r w:rsidR="00A27E3A">
        <w:t xml:space="preserve">as the output of </w:t>
      </w:r>
      <w:r w:rsidR="000B2274">
        <w:t xml:space="preserve">a new </w:t>
      </w:r>
      <w:proofErr w:type="spellStart"/>
      <w:r w:rsidR="000B2274">
        <w:t>keras</w:t>
      </w:r>
      <w:proofErr w:type="spellEnd"/>
      <w:r w:rsidR="000B2274">
        <w:t xml:space="preserve"> model and</w:t>
      </w:r>
      <w:r w:rsidR="00313F76">
        <w:t xml:space="preserve"> the input shape</w:t>
      </w:r>
      <w:r w:rsidR="00A94349">
        <w:t xml:space="preserve"> as its input, the Siamese Network had successfully created.</w:t>
      </w:r>
      <w:r w:rsidR="00A07DE7">
        <w:t xml:space="preserve"> Next, the network was compiled using </w:t>
      </w:r>
      <w:r w:rsidR="00D41126">
        <w:t>RMSprop</w:t>
      </w:r>
      <w:r w:rsidR="00AD6778">
        <w:t xml:space="preserve"> </w:t>
      </w:r>
      <w:proofErr w:type="spellStart"/>
      <w:r w:rsidR="00AD6778">
        <w:t>opitmizer</w:t>
      </w:r>
      <w:proofErr w:type="spellEnd"/>
      <w:r w:rsidR="00AD6778">
        <w:t xml:space="preserve"> </w:t>
      </w:r>
      <w:r w:rsidR="00316F20">
        <w:t xml:space="preserve">with 0.001 learning rate and </w:t>
      </w:r>
      <w:r w:rsidR="0066336E">
        <w:t xml:space="preserve">the custom </w:t>
      </w:r>
      <w:r w:rsidR="00316F20">
        <w:t>Contrastive Loss</w:t>
      </w:r>
      <w:r w:rsidR="0066336E">
        <w:t>.</w:t>
      </w:r>
      <w:r w:rsidR="00813E77">
        <w:t xml:space="preserve"> and then trained </w:t>
      </w:r>
      <w:r w:rsidR="00024B68">
        <w:t>with the batch size of 32</w:t>
      </w:r>
      <w:r w:rsidR="003871E5">
        <w:t xml:space="preserve">. </w:t>
      </w:r>
      <w:r w:rsidR="000C73B2">
        <w:t>After several epochs</w:t>
      </w:r>
      <w:r w:rsidR="00AD6037">
        <w:t>,</w:t>
      </w:r>
      <w:r w:rsidR="008C7FAA">
        <w:t xml:space="preserve"> </w:t>
      </w:r>
      <w:r w:rsidR="00CE2809">
        <w:t>the model</w:t>
      </w:r>
      <w:r w:rsidR="00AD6037">
        <w:t xml:space="preserve">’s accuracy growth was stagnant </w:t>
      </w:r>
      <w:r w:rsidR="00A31547">
        <w:t>and finally</w:t>
      </w:r>
      <w:r w:rsidR="00942D98">
        <w:t xml:space="preserve"> gave </w:t>
      </w:r>
      <w:r w:rsidR="00CC700C">
        <w:t>an accuracy of</w:t>
      </w:r>
      <w:r w:rsidR="00441CA7">
        <w:t xml:space="preserve"> </w:t>
      </w:r>
      <w:r w:rsidR="00693E77">
        <w:t>69</w:t>
      </w:r>
      <w:r w:rsidR="00441CA7">
        <w:t>%</w:t>
      </w:r>
      <w:r w:rsidR="00971C06">
        <w:t xml:space="preserve">, a loss of </w:t>
      </w:r>
      <w:r w:rsidR="007D7FBA">
        <w:t>0.20 and an ROC AUC score of 0.85.</w:t>
      </w:r>
    </w:p>
    <w:p w14:paraId="03261309" w14:textId="3D9FDA51" w:rsidR="0086218B" w:rsidRDefault="0086218B" w:rsidP="00766347">
      <w:r>
        <w:t xml:space="preserve">For </w:t>
      </w:r>
      <w:r w:rsidR="00BE078B">
        <w:t xml:space="preserve">Siamese Network with </w:t>
      </w:r>
      <w:r>
        <w:t xml:space="preserve">Embedding Net 2, </w:t>
      </w:r>
      <w:r w:rsidR="005E5B44">
        <w:t>the model architecture was similar to the Embedding Net 1</w:t>
      </w:r>
      <w:r w:rsidR="00CE2809">
        <w:t>, the</w:t>
      </w:r>
      <w:r w:rsidR="00F83545">
        <w:t xml:space="preserve"> </w:t>
      </w:r>
      <w:r w:rsidR="00CE2809">
        <w:t>difference</w:t>
      </w:r>
      <w:r w:rsidR="00F83545">
        <w:t>s</w:t>
      </w:r>
      <w:r w:rsidR="00CE2809">
        <w:t xml:space="preserve"> </w:t>
      </w:r>
      <w:r w:rsidR="000716C5">
        <w:t>w</w:t>
      </w:r>
      <w:r w:rsidR="00733E65">
        <w:t>ere</w:t>
      </w:r>
      <w:r w:rsidR="000716C5">
        <w:t xml:space="preserve"> this network used </w:t>
      </w:r>
      <w:proofErr w:type="spellStart"/>
      <w:r w:rsidR="00371C95">
        <w:t>ReLU</w:t>
      </w:r>
      <w:proofErr w:type="spellEnd"/>
      <w:r w:rsidR="00371C95">
        <w:t xml:space="preserve"> activation for the Conv2D </w:t>
      </w:r>
      <w:r w:rsidR="00F83545">
        <w:t>&amp;</w:t>
      </w:r>
      <w:r w:rsidR="00371C95">
        <w:t xml:space="preserve"> Dense </w:t>
      </w:r>
      <w:proofErr w:type="gramStart"/>
      <w:r w:rsidR="00371C95">
        <w:t>layers</w:t>
      </w:r>
      <w:r w:rsidR="00F83545">
        <w:t>, and</w:t>
      </w:r>
      <w:proofErr w:type="gramEnd"/>
      <w:r w:rsidR="00F83545">
        <w:t xml:space="preserve"> </w:t>
      </w:r>
      <w:r w:rsidR="00BE078B">
        <w:t xml:space="preserve">compiled </w:t>
      </w:r>
      <w:r w:rsidR="00194B50">
        <w:t xml:space="preserve">the Siamese model </w:t>
      </w:r>
      <w:r w:rsidR="00D27261">
        <w:t xml:space="preserve">using </w:t>
      </w:r>
      <w:r w:rsidR="00E17D23">
        <w:t xml:space="preserve">Adam optimizer. </w:t>
      </w:r>
      <w:r w:rsidR="00B603C3">
        <w:t xml:space="preserve">The model was stopped from training as </w:t>
      </w:r>
      <w:r w:rsidR="00D60392">
        <w:t>it became overfittin</w:t>
      </w:r>
      <w:r w:rsidR="001D499B">
        <w:t>g</w:t>
      </w:r>
      <w:r w:rsidR="0059448B">
        <w:t>. Finally, the model</w:t>
      </w:r>
      <w:r w:rsidR="001D499B">
        <w:t xml:space="preserve"> gave</w:t>
      </w:r>
      <w:r w:rsidR="0059448B">
        <w:t xml:space="preserve"> </w:t>
      </w:r>
      <w:r w:rsidR="001D499B">
        <w:t>an accuracy of 87%, a loss of 0.</w:t>
      </w:r>
      <w:r w:rsidR="006569D9">
        <w:t xml:space="preserve">09 </w:t>
      </w:r>
      <w:r w:rsidR="001D499B">
        <w:t>and an ROC AUC score of 0.8</w:t>
      </w:r>
      <w:r w:rsidR="006569D9">
        <w:t>7</w:t>
      </w:r>
      <w:r w:rsidR="001D499B">
        <w:t>.</w:t>
      </w:r>
    </w:p>
    <w:p w14:paraId="3250165B" w14:textId="2E3DB0F3" w:rsidR="006569D9" w:rsidRPr="0086218B" w:rsidRDefault="006569D9" w:rsidP="00766347">
      <w:r>
        <w:t xml:space="preserve">For Siamese Network with Embedding Net 3, </w:t>
      </w:r>
      <w:r w:rsidR="00CD6B4D">
        <w:t xml:space="preserve">the </w:t>
      </w:r>
      <w:r w:rsidR="009D07AB">
        <w:t xml:space="preserve">embedding </w:t>
      </w:r>
      <w:r w:rsidR="00263D0D">
        <w:t>architecture was built with more complex networks</w:t>
      </w:r>
      <w:r w:rsidR="00277F39">
        <w:t xml:space="preserve"> according to</w:t>
      </w:r>
      <w:r w:rsidR="00C86D61">
        <w:t xml:space="preserve"> Koch, </w:t>
      </w:r>
      <w:proofErr w:type="spellStart"/>
      <w:r w:rsidR="00C86D61">
        <w:t>Zemel</w:t>
      </w:r>
      <w:proofErr w:type="spellEnd"/>
      <w:r w:rsidR="00C86D61">
        <w:t xml:space="preserve"> &amp; </w:t>
      </w:r>
      <w:r w:rsidR="007E719A" w:rsidRPr="00FE5819">
        <w:rPr>
          <w:noProof/>
        </w:rPr>
        <w:t>Salakhutdinov</w:t>
      </w:r>
      <w:r w:rsidR="007E719A">
        <w:t xml:space="preserve"> (n.d.) paper</w:t>
      </w:r>
      <w:r w:rsidR="00416E16">
        <w:t xml:space="preserve"> with some adjustments</w:t>
      </w:r>
      <w:r w:rsidR="00263D0D">
        <w:t xml:space="preserve">. </w:t>
      </w:r>
      <w:r w:rsidR="00195413">
        <w:t xml:space="preserve">It consisted </w:t>
      </w:r>
      <w:r w:rsidR="00194AD5">
        <w:t xml:space="preserve">of 3 Conv2D layers with 128, 128, </w:t>
      </w:r>
      <w:r w:rsidR="000C67B4">
        <w:t>256 filters respectively</w:t>
      </w:r>
      <w:r w:rsidR="00B404B7">
        <w:t xml:space="preserve">, </w:t>
      </w:r>
      <w:r w:rsidR="00010528">
        <w:t>B</w:t>
      </w:r>
      <w:r w:rsidR="00177E60">
        <w:t xml:space="preserve">atch </w:t>
      </w:r>
      <w:r w:rsidR="00010528">
        <w:t>N</w:t>
      </w:r>
      <w:r w:rsidR="00177E60">
        <w:t xml:space="preserve">ormalization </w:t>
      </w:r>
      <w:r w:rsidR="00010528">
        <w:t xml:space="preserve">&amp; </w:t>
      </w:r>
      <w:proofErr w:type="spellStart"/>
      <w:r w:rsidR="00010528">
        <w:t>MaxPooling</w:t>
      </w:r>
      <w:proofErr w:type="spellEnd"/>
      <w:r w:rsidR="00010528">
        <w:t xml:space="preserve"> layers</w:t>
      </w:r>
      <w:r w:rsidR="006B5B15">
        <w:t xml:space="preserve">. </w:t>
      </w:r>
      <w:r w:rsidR="0090368A">
        <w:t xml:space="preserve">There were also Dropout layers added in </w:t>
      </w:r>
      <w:r w:rsidR="00477CD7">
        <w:t>to minimize the overfitting, and for the final</w:t>
      </w:r>
      <w:r w:rsidR="002106FA">
        <w:t xml:space="preserve"> layer</w:t>
      </w:r>
      <w:r w:rsidR="00B63B20">
        <w:t>, a Dense</w:t>
      </w:r>
      <w:r w:rsidR="002106FA">
        <w:t xml:space="preserve"> </w:t>
      </w:r>
      <w:r w:rsidR="00B63B20">
        <w:t xml:space="preserve">with 4096 neurons </w:t>
      </w:r>
      <w:r w:rsidR="002106FA">
        <w:t xml:space="preserve">Sigmoid activation was </w:t>
      </w:r>
      <w:r w:rsidR="00AF6972">
        <w:t xml:space="preserve">implemented. </w:t>
      </w:r>
      <w:r w:rsidR="000A2075">
        <w:t xml:space="preserve">Next, this embedding net </w:t>
      </w:r>
      <w:r w:rsidR="00B8719A">
        <w:t xml:space="preserve">went through the same process as mention above to </w:t>
      </w:r>
      <w:r w:rsidR="00001F53">
        <w:t>form the Siamese Network.</w:t>
      </w:r>
      <w:r w:rsidR="008B5880">
        <w:t xml:space="preserve"> </w:t>
      </w:r>
      <w:r w:rsidR="00DE5715">
        <w:t xml:space="preserve">It was compiled with Adam optimizer with 0.001 learning rate and </w:t>
      </w:r>
      <w:r w:rsidR="005C6710">
        <w:t xml:space="preserve">the custom Contrastive Loss. </w:t>
      </w:r>
      <w:r w:rsidR="005D1291">
        <w:t xml:space="preserve">After </w:t>
      </w:r>
      <w:r w:rsidR="00D031C4">
        <w:t xml:space="preserve">several epochs, the training </w:t>
      </w:r>
      <w:r w:rsidR="007547A5">
        <w:t>was stopped to prevent overfitting</w:t>
      </w:r>
      <w:r w:rsidR="00FC7E49">
        <w:t xml:space="preserve">, which resulted in 80% accuracy, 0.14 loss, </w:t>
      </w:r>
      <w:r w:rsidR="000C5F01">
        <w:t>and 0.91 ROC AUC Score.</w:t>
      </w:r>
      <w:r w:rsidR="004F2999">
        <w:t xml:space="preserve"> This Siamese Network is the best </w:t>
      </w:r>
      <w:r w:rsidR="0062740F">
        <w:t>among other two Siamese Nets</w:t>
      </w:r>
      <w:r w:rsidR="0011592F">
        <w:t xml:space="preserve"> as</w:t>
      </w:r>
      <w:r w:rsidR="002C4876">
        <w:t xml:space="preserve"> the accuracy and loss </w:t>
      </w:r>
      <w:r w:rsidR="00525125">
        <w:t>are balanced.</w:t>
      </w:r>
    </w:p>
    <w:p w14:paraId="3A125037" w14:textId="72BD2CB1" w:rsidR="00265DAA" w:rsidRDefault="00265DAA" w:rsidP="00265DAA">
      <w:pPr>
        <w:pStyle w:val="Heading2"/>
      </w:pPr>
      <w:r>
        <w:lastRenderedPageBreak/>
        <w:t>2.</w:t>
      </w:r>
      <w:r w:rsidR="00C97E13">
        <w:t>5</w:t>
      </w:r>
      <w:r w:rsidR="003878F5">
        <w:t xml:space="preserve"> Model Comparison</w:t>
      </w:r>
    </w:p>
    <w:tbl>
      <w:tblPr>
        <w:tblStyle w:val="TableGrid"/>
        <w:tblW w:w="0" w:type="auto"/>
        <w:tblLook w:val="04A0" w:firstRow="1" w:lastRow="0" w:firstColumn="1" w:lastColumn="0" w:noHBand="0" w:noVBand="1"/>
      </w:tblPr>
      <w:tblGrid>
        <w:gridCol w:w="2242"/>
        <w:gridCol w:w="2242"/>
        <w:gridCol w:w="2242"/>
        <w:gridCol w:w="2242"/>
      </w:tblGrid>
      <w:tr w:rsidR="006C2265" w14:paraId="32EC9688" w14:textId="77777777" w:rsidTr="683EF71E">
        <w:trPr>
          <w:trHeight w:val="674"/>
        </w:trPr>
        <w:tc>
          <w:tcPr>
            <w:tcW w:w="2242" w:type="dxa"/>
            <w:vAlign w:val="center"/>
          </w:tcPr>
          <w:p w14:paraId="5DBE38F6" w14:textId="0336990A" w:rsidR="006C2265" w:rsidRPr="009E7E08" w:rsidRDefault="009E7E08" w:rsidP="006C2265">
            <w:pPr>
              <w:jc w:val="center"/>
              <w:rPr>
                <w:b/>
                <w:bCs/>
              </w:rPr>
            </w:pPr>
            <w:r>
              <w:rPr>
                <w:b/>
                <w:bCs/>
              </w:rPr>
              <w:t>Model</w:t>
            </w:r>
          </w:p>
        </w:tc>
        <w:tc>
          <w:tcPr>
            <w:tcW w:w="2242" w:type="dxa"/>
            <w:vAlign w:val="center"/>
          </w:tcPr>
          <w:p w14:paraId="659C11C0" w14:textId="43E830A4" w:rsidR="006C2265" w:rsidRPr="009E7E08" w:rsidRDefault="009E7E08" w:rsidP="006C2265">
            <w:pPr>
              <w:jc w:val="center"/>
              <w:rPr>
                <w:b/>
                <w:bCs/>
              </w:rPr>
            </w:pPr>
            <w:r>
              <w:rPr>
                <w:b/>
                <w:bCs/>
              </w:rPr>
              <w:t>Accuracy</w:t>
            </w:r>
          </w:p>
        </w:tc>
        <w:tc>
          <w:tcPr>
            <w:tcW w:w="2242" w:type="dxa"/>
            <w:vAlign w:val="center"/>
          </w:tcPr>
          <w:p w14:paraId="2F61F188" w14:textId="2B145E99" w:rsidR="006C2265" w:rsidRPr="009E7E08" w:rsidRDefault="009E7E08" w:rsidP="006C2265">
            <w:pPr>
              <w:jc w:val="center"/>
              <w:rPr>
                <w:b/>
                <w:bCs/>
              </w:rPr>
            </w:pPr>
            <w:r>
              <w:rPr>
                <w:b/>
                <w:bCs/>
              </w:rPr>
              <w:t>Loss</w:t>
            </w:r>
          </w:p>
        </w:tc>
        <w:tc>
          <w:tcPr>
            <w:tcW w:w="2242" w:type="dxa"/>
            <w:vAlign w:val="center"/>
          </w:tcPr>
          <w:p w14:paraId="5B7BAEC5" w14:textId="791FE9E8" w:rsidR="006C2265" w:rsidRPr="009E7E08" w:rsidRDefault="00FE1C20" w:rsidP="006C2265">
            <w:pPr>
              <w:jc w:val="center"/>
              <w:rPr>
                <w:b/>
                <w:bCs/>
              </w:rPr>
            </w:pPr>
            <w:r>
              <w:rPr>
                <w:b/>
                <w:bCs/>
              </w:rPr>
              <w:t xml:space="preserve">ROC </w:t>
            </w:r>
            <w:r w:rsidR="009E7E08">
              <w:rPr>
                <w:b/>
                <w:bCs/>
              </w:rPr>
              <w:t>AUC Score</w:t>
            </w:r>
          </w:p>
        </w:tc>
      </w:tr>
      <w:tr w:rsidR="006C2265" w14:paraId="72CB71C0" w14:textId="77777777" w:rsidTr="683EF71E">
        <w:trPr>
          <w:trHeight w:val="674"/>
        </w:trPr>
        <w:tc>
          <w:tcPr>
            <w:tcW w:w="2242" w:type="dxa"/>
            <w:vAlign w:val="center"/>
          </w:tcPr>
          <w:p w14:paraId="3957A684" w14:textId="7C3DC2DC" w:rsidR="006C2265" w:rsidRDefault="009E7E08" w:rsidP="005713A3">
            <w:pPr>
              <w:jc w:val="center"/>
            </w:pPr>
            <w:proofErr w:type="spellStart"/>
            <w:r>
              <w:t>MobileNet</w:t>
            </w:r>
            <w:proofErr w:type="spellEnd"/>
            <w:r w:rsidR="00B62740">
              <w:t xml:space="preserve"> Finetuned</w:t>
            </w:r>
          </w:p>
        </w:tc>
        <w:tc>
          <w:tcPr>
            <w:tcW w:w="2242" w:type="dxa"/>
            <w:vAlign w:val="center"/>
          </w:tcPr>
          <w:p w14:paraId="729BD7E3" w14:textId="3F7C0AC4" w:rsidR="006C2265" w:rsidRDefault="00945328" w:rsidP="005713A3">
            <w:pPr>
              <w:jc w:val="center"/>
            </w:pPr>
            <w:r>
              <w:t>74</w:t>
            </w:r>
            <w:r w:rsidR="005713A3">
              <w:t>%</w:t>
            </w:r>
          </w:p>
        </w:tc>
        <w:tc>
          <w:tcPr>
            <w:tcW w:w="2242" w:type="dxa"/>
            <w:vAlign w:val="center"/>
          </w:tcPr>
          <w:p w14:paraId="5FB619AC" w14:textId="02CD7841" w:rsidR="006C2265" w:rsidRDefault="00945328" w:rsidP="005713A3">
            <w:pPr>
              <w:jc w:val="center"/>
            </w:pPr>
            <w:r>
              <w:t>0.91</w:t>
            </w:r>
          </w:p>
        </w:tc>
        <w:tc>
          <w:tcPr>
            <w:tcW w:w="2242" w:type="dxa"/>
            <w:vAlign w:val="center"/>
          </w:tcPr>
          <w:p w14:paraId="6803BF36" w14:textId="794E9C6F" w:rsidR="006C2265" w:rsidRDefault="009E7E08" w:rsidP="005713A3">
            <w:pPr>
              <w:jc w:val="center"/>
            </w:pPr>
            <w:r>
              <w:t>0.</w:t>
            </w:r>
            <w:r w:rsidR="00945328">
              <w:t>73</w:t>
            </w:r>
          </w:p>
        </w:tc>
      </w:tr>
      <w:tr w:rsidR="006C2265" w14:paraId="2D140A3E" w14:textId="77777777" w:rsidTr="683EF71E">
        <w:trPr>
          <w:trHeight w:val="674"/>
        </w:trPr>
        <w:tc>
          <w:tcPr>
            <w:tcW w:w="2242" w:type="dxa"/>
            <w:vAlign w:val="center"/>
          </w:tcPr>
          <w:p w14:paraId="01D7CB9D" w14:textId="78C139C0" w:rsidR="006C2265" w:rsidRDefault="009E7E08" w:rsidP="005713A3">
            <w:pPr>
              <w:jc w:val="center"/>
            </w:pPr>
            <w:proofErr w:type="spellStart"/>
            <w:r>
              <w:t>MobileNet</w:t>
            </w:r>
            <w:proofErr w:type="spellEnd"/>
            <w:r>
              <w:t xml:space="preserve"> Finetuned</w:t>
            </w:r>
            <w:r w:rsidR="00B62740">
              <w:t xml:space="preserve"> Final</w:t>
            </w:r>
          </w:p>
        </w:tc>
        <w:tc>
          <w:tcPr>
            <w:tcW w:w="2242" w:type="dxa"/>
            <w:vAlign w:val="center"/>
          </w:tcPr>
          <w:p w14:paraId="4EAAF910" w14:textId="795100ED" w:rsidR="006C2265" w:rsidRDefault="0042417B" w:rsidP="005713A3">
            <w:pPr>
              <w:jc w:val="center"/>
            </w:pPr>
            <w:r>
              <w:t>8</w:t>
            </w:r>
            <w:r w:rsidR="008232C9">
              <w:t>0</w:t>
            </w:r>
            <w:r w:rsidR="005713A3">
              <w:t>%</w:t>
            </w:r>
          </w:p>
        </w:tc>
        <w:tc>
          <w:tcPr>
            <w:tcW w:w="2242" w:type="dxa"/>
            <w:vAlign w:val="center"/>
          </w:tcPr>
          <w:p w14:paraId="1021A90B" w14:textId="7E3B5060" w:rsidR="006C2265" w:rsidRDefault="002E641F" w:rsidP="005713A3">
            <w:pPr>
              <w:jc w:val="center"/>
            </w:pPr>
            <w:r>
              <w:t>0.70</w:t>
            </w:r>
          </w:p>
        </w:tc>
        <w:tc>
          <w:tcPr>
            <w:tcW w:w="2242" w:type="dxa"/>
            <w:vAlign w:val="center"/>
          </w:tcPr>
          <w:p w14:paraId="765EC763" w14:textId="6B635D77" w:rsidR="006C2265" w:rsidRDefault="005713A3" w:rsidP="005713A3">
            <w:pPr>
              <w:jc w:val="center"/>
            </w:pPr>
            <w:r>
              <w:t>0.7</w:t>
            </w:r>
            <w:r w:rsidR="003B7A12">
              <w:t>5</w:t>
            </w:r>
          </w:p>
        </w:tc>
      </w:tr>
      <w:tr w:rsidR="006C2265" w14:paraId="53F91BCF" w14:textId="77777777" w:rsidTr="683EF71E">
        <w:trPr>
          <w:trHeight w:val="642"/>
        </w:trPr>
        <w:tc>
          <w:tcPr>
            <w:tcW w:w="2242" w:type="dxa"/>
            <w:vAlign w:val="center"/>
          </w:tcPr>
          <w:p w14:paraId="74D9A7F0" w14:textId="3D5A9607" w:rsidR="006C2265" w:rsidRDefault="53758469" w:rsidP="005713A3">
            <w:pPr>
              <w:jc w:val="center"/>
            </w:pPr>
            <w:r>
              <w:t>Siamese Network with Contrastive Loss</w:t>
            </w:r>
            <w:r w:rsidR="00622404">
              <w:t xml:space="preserve"> (Embedding Net</w:t>
            </w:r>
            <w:r w:rsidR="00583F4E">
              <w:t>s</w:t>
            </w:r>
            <w:r w:rsidR="00622404">
              <w:t xml:space="preserve"> 1)</w:t>
            </w:r>
          </w:p>
        </w:tc>
        <w:tc>
          <w:tcPr>
            <w:tcW w:w="2242" w:type="dxa"/>
            <w:vAlign w:val="center"/>
          </w:tcPr>
          <w:p w14:paraId="5D0CA3F6" w14:textId="4D3EADD0" w:rsidR="006C2265" w:rsidRDefault="00152C20" w:rsidP="005713A3">
            <w:pPr>
              <w:jc w:val="center"/>
            </w:pPr>
            <w:r>
              <w:t>69%</w:t>
            </w:r>
          </w:p>
        </w:tc>
        <w:tc>
          <w:tcPr>
            <w:tcW w:w="2242" w:type="dxa"/>
            <w:vAlign w:val="center"/>
          </w:tcPr>
          <w:p w14:paraId="48FB0549" w14:textId="0FFFB0E9" w:rsidR="006C2265" w:rsidRDefault="00105A04" w:rsidP="005713A3">
            <w:pPr>
              <w:jc w:val="center"/>
            </w:pPr>
            <w:r>
              <w:t>0.20</w:t>
            </w:r>
          </w:p>
        </w:tc>
        <w:tc>
          <w:tcPr>
            <w:tcW w:w="2242" w:type="dxa"/>
            <w:vAlign w:val="center"/>
          </w:tcPr>
          <w:p w14:paraId="61069117" w14:textId="3A1E2514" w:rsidR="006C2265" w:rsidRDefault="00977D6B" w:rsidP="005713A3">
            <w:pPr>
              <w:jc w:val="center"/>
            </w:pPr>
            <w:r>
              <w:t>0.8</w:t>
            </w:r>
            <w:r w:rsidR="00ED68C5">
              <w:t>5</w:t>
            </w:r>
          </w:p>
        </w:tc>
      </w:tr>
      <w:tr w:rsidR="005713A3" w14:paraId="6AE93786" w14:textId="77777777" w:rsidTr="683EF71E">
        <w:trPr>
          <w:trHeight w:val="642"/>
        </w:trPr>
        <w:tc>
          <w:tcPr>
            <w:tcW w:w="2242" w:type="dxa"/>
            <w:vAlign w:val="center"/>
          </w:tcPr>
          <w:p w14:paraId="15B5AF67" w14:textId="66662E06" w:rsidR="003C06F2" w:rsidRDefault="00677538" w:rsidP="00677538">
            <w:pPr>
              <w:jc w:val="center"/>
            </w:pPr>
            <w:r>
              <w:t xml:space="preserve">Siamese Network with Contrastive Loss (Embedding Nets </w:t>
            </w:r>
            <w:r w:rsidR="0023013E">
              <w:t>2</w:t>
            </w:r>
            <w:r>
              <w:t>)</w:t>
            </w:r>
          </w:p>
        </w:tc>
        <w:tc>
          <w:tcPr>
            <w:tcW w:w="2242" w:type="dxa"/>
            <w:vAlign w:val="center"/>
          </w:tcPr>
          <w:p w14:paraId="7616AC73" w14:textId="57677221" w:rsidR="005713A3" w:rsidRDefault="00AB2C7B" w:rsidP="00225743">
            <w:pPr>
              <w:jc w:val="center"/>
              <w:rPr>
                <w:rFonts w:eastAsia="DengXian"/>
              </w:rPr>
            </w:pPr>
            <w:r>
              <w:rPr>
                <w:rFonts w:eastAsia="DengXian"/>
              </w:rPr>
              <w:t>87</w:t>
            </w:r>
            <w:r w:rsidR="005816BA">
              <w:rPr>
                <w:rFonts w:eastAsia="DengXian"/>
              </w:rPr>
              <w:t>%</w:t>
            </w:r>
          </w:p>
        </w:tc>
        <w:tc>
          <w:tcPr>
            <w:tcW w:w="2242" w:type="dxa"/>
            <w:vAlign w:val="center"/>
          </w:tcPr>
          <w:p w14:paraId="5EE2B428" w14:textId="0F220A8D" w:rsidR="005713A3" w:rsidRDefault="00D92C70" w:rsidP="005816BA">
            <w:pPr>
              <w:jc w:val="center"/>
            </w:pPr>
            <w:r>
              <w:t>0.09</w:t>
            </w:r>
          </w:p>
        </w:tc>
        <w:tc>
          <w:tcPr>
            <w:tcW w:w="2242" w:type="dxa"/>
            <w:vAlign w:val="center"/>
          </w:tcPr>
          <w:p w14:paraId="3A265074" w14:textId="4AE7BE75" w:rsidR="00640E80" w:rsidRDefault="00666AE0" w:rsidP="00ED68C5">
            <w:pPr>
              <w:jc w:val="center"/>
            </w:pPr>
            <w:r>
              <w:t>0.87</w:t>
            </w:r>
          </w:p>
        </w:tc>
      </w:tr>
      <w:tr w:rsidR="003C06F2" w14:paraId="7A8732C3" w14:textId="77777777" w:rsidTr="683EF71E">
        <w:trPr>
          <w:trHeight w:val="642"/>
        </w:trPr>
        <w:tc>
          <w:tcPr>
            <w:tcW w:w="2242" w:type="dxa"/>
            <w:vAlign w:val="center"/>
          </w:tcPr>
          <w:p w14:paraId="7F796E73" w14:textId="29EC84CC" w:rsidR="003C06F2" w:rsidRDefault="003C06F2" w:rsidP="003C06F2">
            <w:pPr>
              <w:jc w:val="center"/>
            </w:pPr>
            <w:r w:rsidRPr="003C06F2">
              <w:t>Siamese Network with Contrastiv</w:t>
            </w:r>
            <w:r>
              <w:t xml:space="preserve">e </w:t>
            </w:r>
            <w:r w:rsidRPr="003C06F2">
              <w:t xml:space="preserve">Loss (Embedding Nets </w:t>
            </w:r>
            <w:r>
              <w:t>3</w:t>
            </w:r>
            <w:r w:rsidRPr="003C06F2">
              <w:t>)</w:t>
            </w:r>
          </w:p>
        </w:tc>
        <w:tc>
          <w:tcPr>
            <w:tcW w:w="2242" w:type="dxa"/>
            <w:vAlign w:val="center"/>
          </w:tcPr>
          <w:p w14:paraId="708F247D" w14:textId="4510E945" w:rsidR="003C06F2" w:rsidRDefault="003C06F2" w:rsidP="003C06F2">
            <w:pPr>
              <w:jc w:val="center"/>
              <w:rPr>
                <w:rFonts w:eastAsia="DengXian"/>
              </w:rPr>
            </w:pPr>
            <w:r>
              <w:rPr>
                <w:rFonts w:eastAsia="DengXian"/>
              </w:rPr>
              <w:t>80%</w:t>
            </w:r>
          </w:p>
        </w:tc>
        <w:tc>
          <w:tcPr>
            <w:tcW w:w="2242" w:type="dxa"/>
            <w:vAlign w:val="center"/>
          </w:tcPr>
          <w:p w14:paraId="3E77D336" w14:textId="3C0EFB56" w:rsidR="003C06F2" w:rsidRDefault="005B2CBB" w:rsidP="005B2CBB">
            <w:pPr>
              <w:jc w:val="center"/>
            </w:pPr>
            <w:r>
              <w:t>0.14</w:t>
            </w:r>
          </w:p>
        </w:tc>
        <w:tc>
          <w:tcPr>
            <w:tcW w:w="2242" w:type="dxa"/>
            <w:vAlign w:val="center"/>
          </w:tcPr>
          <w:p w14:paraId="15EE8594" w14:textId="1AAEA066" w:rsidR="003C06F2" w:rsidRDefault="007A2384" w:rsidP="007A2384">
            <w:pPr>
              <w:jc w:val="center"/>
            </w:pPr>
            <w:r>
              <w:t>0.91</w:t>
            </w:r>
          </w:p>
        </w:tc>
      </w:tr>
      <w:tr w:rsidR="00E365B8" w14:paraId="519211F7" w14:textId="77777777" w:rsidTr="683EF71E">
        <w:trPr>
          <w:trHeight w:val="642"/>
        </w:trPr>
        <w:tc>
          <w:tcPr>
            <w:tcW w:w="2242" w:type="dxa"/>
            <w:vAlign w:val="center"/>
          </w:tcPr>
          <w:p w14:paraId="2C849326" w14:textId="0ED00A4C" w:rsidR="00E365B8" w:rsidRPr="003C06F2" w:rsidRDefault="064D7A54" w:rsidP="003C06F2">
            <w:pPr>
              <w:jc w:val="center"/>
            </w:pPr>
            <w:r>
              <w:t>Multiclass Classification Model</w:t>
            </w:r>
          </w:p>
        </w:tc>
        <w:tc>
          <w:tcPr>
            <w:tcW w:w="2242" w:type="dxa"/>
            <w:vAlign w:val="center"/>
          </w:tcPr>
          <w:p w14:paraId="750DED3F" w14:textId="6CC3DE75" w:rsidR="00E365B8" w:rsidRDefault="064D7A54" w:rsidP="003C06F2">
            <w:pPr>
              <w:jc w:val="center"/>
              <w:rPr>
                <w:rFonts w:eastAsia="DengXian"/>
              </w:rPr>
            </w:pPr>
            <w:r w:rsidRPr="73139500">
              <w:rPr>
                <w:rFonts w:eastAsia="DengXian"/>
              </w:rPr>
              <w:t>71%</w:t>
            </w:r>
          </w:p>
        </w:tc>
        <w:tc>
          <w:tcPr>
            <w:tcW w:w="2242" w:type="dxa"/>
            <w:vAlign w:val="center"/>
          </w:tcPr>
          <w:p w14:paraId="32537EED" w14:textId="7637733A" w:rsidR="00E365B8" w:rsidRDefault="064D7A54" w:rsidP="005B2CBB">
            <w:pPr>
              <w:jc w:val="center"/>
            </w:pPr>
            <w:r>
              <w:t>1.07</w:t>
            </w:r>
          </w:p>
        </w:tc>
        <w:tc>
          <w:tcPr>
            <w:tcW w:w="2242" w:type="dxa"/>
            <w:vAlign w:val="center"/>
          </w:tcPr>
          <w:p w14:paraId="48391972" w14:textId="1B8BE84A" w:rsidR="00E365B8" w:rsidRDefault="180B1FFF" w:rsidP="007A2384">
            <w:pPr>
              <w:jc w:val="center"/>
            </w:pPr>
            <w:r>
              <w:t>-</w:t>
            </w:r>
          </w:p>
        </w:tc>
      </w:tr>
    </w:tbl>
    <w:p w14:paraId="47164E0B" w14:textId="56E2B767" w:rsidR="003878F5" w:rsidRPr="003878F5" w:rsidRDefault="003878F5" w:rsidP="003878F5"/>
    <w:p w14:paraId="22314EAA" w14:textId="74B05875" w:rsidR="00101688" w:rsidRDefault="00101688" w:rsidP="00101688">
      <w:pPr>
        <w:pStyle w:val="Heading2"/>
      </w:pPr>
      <w:r>
        <w:t xml:space="preserve">2.6 </w:t>
      </w:r>
      <w:r w:rsidR="00734FBB">
        <w:t>Face Attendance System</w:t>
      </w:r>
    </w:p>
    <w:p w14:paraId="70D75FCC" w14:textId="10F3B740" w:rsidR="00734FBB" w:rsidRDefault="00734FBB" w:rsidP="00734FBB">
      <w:r>
        <w:t xml:space="preserve">The model chosen to be used </w:t>
      </w:r>
      <w:r w:rsidR="00D842F3">
        <w:t xml:space="preserve">in the face attendance program is the </w:t>
      </w:r>
      <w:proofErr w:type="spellStart"/>
      <w:r w:rsidR="00D842F3">
        <w:t>MobileNet</w:t>
      </w:r>
      <w:proofErr w:type="spellEnd"/>
      <w:r w:rsidR="00D842F3">
        <w:t xml:space="preserve"> model. For the face attendance system, the user interface will be </w:t>
      </w:r>
      <w:r w:rsidR="008E075E">
        <w:t xml:space="preserve">deployed on </w:t>
      </w:r>
      <w:proofErr w:type="spellStart"/>
      <w:r w:rsidR="008E075E">
        <w:t>Streamlit</w:t>
      </w:r>
      <w:proofErr w:type="spellEnd"/>
      <w:r w:rsidR="008E075E">
        <w:t xml:space="preserve"> which is a browser application</w:t>
      </w:r>
      <w:r w:rsidR="00975379">
        <w:t xml:space="preserve"> that will run the program’s graphical user interface (GUI).</w:t>
      </w:r>
      <w:r w:rsidR="00B94FAB">
        <w:t xml:space="preserve"> The </w:t>
      </w:r>
      <w:r w:rsidR="000D35BF">
        <w:t xml:space="preserve">screenshots of the program can be seen </w:t>
      </w:r>
      <w:r w:rsidR="00E02828">
        <w:t xml:space="preserve">in </w:t>
      </w:r>
      <w:r w:rsidR="009971C6">
        <w:fldChar w:fldCharType="begin"/>
      </w:r>
      <w:r w:rsidR="009971C6">
        <w:instrText xml:space="preserve"> REF _Ref88916670 \h </w:instrText>
      </w:r>
      <w:r w:rsidR="009971C6">
        <w:fldChar w:fldCharType="separate"/>
      </w:r>
      <w:r w:rsidR="009971C6" w:rsidRPr="00E663F4">
        <w:rPr>
          <w:i/>
          <w:iCs/>
          <w:color w:val="000000" w:themeColor="text1"/>
          <w:sz w:val="20"/>
          <w:szCs w:val="20"/>
        </w:rPr>
        <w:t xml:space="preserve">Figure </w:t>
      </w:r>
      <w:r w:rsidR="009971C6">
        <w:rPr>
          <w:i/>
          <w:iCs/>
          <w:noProof/>
          <w:color w:val="000000" w:themeColor="text1"/>
          <w:sz w:val="20"/>
          <w:szCs w:val="20"/>
        </w:rPr>
        <w:t>13</w:t>
      </w:r>
      <w:r w:rsidR="009971C6">
        <w:fldChar w:fldCharType="end"/>
      </w:r>
      <w:r w:rsidR="009971C6">
        <w:t xml:space="preserve"> to </w:t>
      </w:r>
      <w:r w:rsidR="00F53A4D">
        <w:fldChar w:fldCharType="begin"/>
      </w:r>
      <w:r w:rsidR="00F53A4D">
        <w:instrText xml:space="preserve"> REF _Ref88916689 \h </w:instrText>
      </w:r>
      <w:r w:rsidR="00F53A4D">
        <w:fldChar w:fldCharType="separate"/>
      </w:r>
      <w:r w:rsidR="00F53A4D" w:rsidRPr="00B4569C">
        <w:rPr>
          <w:i/>
          <w:iCs/>
          <w:color w:val="000000" w:themeColor="text1"/>
          <w:sz w:val="20"/>
          <w:szCs w:val="20"/>
        </w:rPr>
        <w:t xml:space="preserve">Figure </w:t>
      </w:r>
      <w:r w:rsidR="00F53A4D" w:rsidRPr="00B4569C">
        <w:rPr>
          <w:i/>
          <w:iCs/>
          <w:noProof/>
          <w:color w:val="000000" w:themeColor="text1"/>
          <w:sz w:val="20"/>
          <w:szCs w:val="20"/>
        </w:rPr>
        <w:t>16</w:t>
      </w:r>
      <w:r w:rsidR="00F53A4D">
        <w:fldChar w:fldCharType="end"/>
      </w:r>
      <w:r w:rsidR="003B6157">
        <w:t>.</w:t>
      </w:r>
    </w:p>
    <w:p w14:paraId="670B91C8" w14:textId="1EB4EA43" w:rsidR="003B6157" w:rsidRDefault="00F53A4D" w:rsidP="00F53A4D">
      <w:pPr>
        <w:pStyle w:val="Heading1"/>
      </w:pPr>
      <w:r>
        <w:t xml:space="preserve">3 </w:t>
      </w:r>
      <w:r w:rsidR="00221172">
        <w:t xml:space="preserve">Presentation Video </w:t>
      </w:r>
      <w:r w:rsidR="4955BA4D">
        <w:t>and Git</w:t>
      </w:r>
      <w:r w:rsidR="5AE1BFE9">
        <w:t>H</w:t>
      </w:r>
      <w:r w:rsidR="4955BA4D">
        <w:t xml:space="preserve">ub Repo </w:t>
      </w:r>
      <w:r w:rsidR="00221172">
        <w:t>Link</w:t>
      </w:r>
    </w:p>
    <w:p w14:paraId="1F495114" w14:textId="449D0322" w:rsidR="00221172" w:rsidRPr="00221172" w:rsidRDefault="00221172" w:rsidP="00221172">
      <w:r>
        <w:t xml:space="preserve">This is the YouTube </w:t>
      </w:r>
      <w:r w:rsidR="002C2934">
        <w:t>link to the video presentation</w:t>
      </w:r>
      <w:r w:rsidR="036C574D">
        <w:t xml:space="preserve"> and Git</w:t>
      </w:r>
      <w:r w:rsidR="73873C0F">
        <w:t>H</w:t>
      </w:r>
      <w:r w:rsidR="036C574D">
        <w:t>ub repository link</w:t>
      </w:r>
      <w:r w:rsidR="002C2934">
        <w:t xml:space="preserve">: </w:t>
      </w:r>
    </w:p>
    <w:p w14:paraId="6FC308BB" w14:textId="2658F57E" w:rsidR="3A871AAC" w:rsidRDefault="3A871AAC" w:rsidP="73139500">
      <w:pPr>
        <w:rPr>
          <w:rFonts w:eastAsia="DengXian" w:cs="Arial"/>
        </w:rPr>
      </w:pPr>
      <w:r w:rsidRPr="3A522B09">
        <w:rPr>
          <w:rFonts w:eastAsia="DengXian" w:cs="Arial"/>
        </w:rPr>
        <w:t xml:space="preserve">Presentation Video: </w:t>
      </w:r>
      <w:r w:rsidR="39406ECE" w:rsidRPr="3A522B09">
        <w:rPr>
          <w:rFonts w:eastAsia="DengXian" w:cs="Arial"/>
        </w:rPr>
        <w:t>https://www.youtube.com/watch?v=_jhwsFip9xw</w:t>
      </w:r>
    </w:p>
    <w:p w14:paraId="1033B900" w14:textId="1EF4EAC2" w:rsidR="73139500" w:rsidRDefault="3A871AAC" w:rsidP="73139500">
      <w:pPr>
        <w:rPr>
          <w:rFonts w:eastAsia="DengXian" w:cs="Arial"/>
        </w:rPr>
      </w:pPr>
      <w:r w:rsidRPr="3A522B09">
        <w:rPr>
          <w:rFonts w:eastAsia="DengXian" w:cs="Arial"/>
        </w:rPr>
        <w:t xml:space="preserve">GitHub Repository: </w:t>
      </w:r>
      <w:r w:rsidR="488C2F04" w:rsidRPr="3A522B09">
        <w:rPr>
          <w:rFonts w:eastAsia="DengXian" w:cs="Arial"/>
        </w:rPr>
        <w:t>https://github.com/COS30082-ML-Project/ML-Project</w:t>
      </w:r>
    </w:p>
    <w:p w14:paraId="523C17DE" w14:textId="079C4348" w:rsidR="00DB655D" w:rsidRDefault="00F53A4D" w:rsidP="00AB7414">
      <w:pPr>
        <w:pStyle w:val="Heading1"/>
      </w:pPr>
      <w:r>
        <w:t>4</w:t>
      </w:r>
      <w:r w:rsidR="00DB655D">
        <w:t xml:space="preserve"> </w:t>
      </w:r>
      <w:r w:rsidR="0099271B">
        <w:t>Appendix</w:t>
      </w:r>
    </w:p>
    <w:p w14:paraId="3AF1DDAE" w14:textId="25F27906" w:rsidR="006F2B5C" w:rsidRDefault="006F2B5C" w:rsidP="00AB7414">
      <w:pPr>
        <w:keepNext/>
      </w:pPr>
      <w:r w:rsidRPr="008E375A">
        <w:rPr>
          <w:noProof/>
        </w:rPr>
        <w:drawing>
          <wp:inline distT="0" distB="0" distL="0" distR="0" wp14:anchorId="7A56838E" wp14:editId="0B70FE76">
            <wp:extent cx="2568163" cy="1615580"/>
            <wp:effectExtent l="0" t="0" r="3810" b="3810"/>
            <wp:docPr id="1" name="Picture 1"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table&#10;&#10;Description automatically generated"/>
                    <pic:cNvPicPr/>
                  </pic:nvPicPr>
                  <pic:blipFill>
                    <a:blip r:embed="rId6"/>
                    <a:stretch>
                      <a:fillRect/>
                    </a:stretch>
                  </pic:blipFill>
                  <pic:spPr>
                    <a:xfrm>
                      <a:off x="0" y="0"/>
                      <a:ext cx="2568163" cy="1615580"/>
                    </a:xfrm>
                    <a:prstGeom prst="rect">
                      <a:avLst/>
                    </a:prstGeom>
                  </pic:spPr>
                </pic:pic>
              </a:graphicData>
            </a:graphic>
          </wp:inline>
        </w:drawing>
      </w:r>
    </w:p>
    <w:p w14:paraId="6BD23560" w14:textId="50CF6979" w:rsidR="006F2B5C" w:rsidRDefault="006F2B5C" w:rsidP="00AB7414">
      <w:pPr>
        <w:pStyle w:val="Caption"/>
        <w:rPr>
          <w:i w:val="0"/>
          <w:iCs w:val="0"/>
          <w:color w:val="000000" w:themeColor="text1"/>
          <w:sz w:val="20"/>
          <w:szCs w:val="20"/>
        </w:rPr>
      </w:pPr>
      <w:r w:rsidRPr="00DE0408">
        <w:rPr>
          <w:i w:val="0"/>
          <w:iCs w:val="0"/>
          <w:color w:val="000000" w:themeColor="text1"/>
          <w:sz w:val="20"/>
          <w:szCs w:val="20"/>
        </w:rPr>
        <w:t xml:space="preserve">Figure </w:t>
      </w:r>
      <w:r w:rsidRPr="00DE0408">
        <w:rPr>
          <w:i w:val="0"/>
          <w:iCs w:val="0"/>
          <w:color w:val="000000" w:themeColor="text1"/>
          <w:sz w:val="20"/>
          <w:szCs w:val="20"/>
        </w:rPr>
        <w:fldChar w:fldCharType="begin"/>
      </w:r>
      <w:r w:rsidRPr="00DE0408">
        <w:rPr>
          <w:i w:val="0"/>
          <w:iCs w:val="0"/>
          <w:color w:val="000000" w:themeColor="text1"/>
          <w:sz w:val="20"/>
          <w:szCs w:val="20"/>
        </w:rPr>
        <w:instrText xml:space="preserve"> SEQ Figure \* ARABIC </w:instrText>
      </w:r>
      <w:r w:rsidRPr="00DE0408">
        <w:rPr>
          <w:i w:val="0"/>
          <w:iCs w:val="0"/>
          <w:color w:val="000000" w:themeColor="text1"/>
          <w:sz w:val="20"/>
          <w:szCs w:val="20"/>
        </w:rPr>
        <w:fldChar w:fldCharType="separate"/>
      </w:r>
      <w:r w:rsidR="00B4569C">
        <w:rPr>
          <w:i w:val="0"/>
          <w:iCs w:val="0"/>
          <w:noProof/>
          <w:color w:val="000000" w:themeColor="text1"/>
          <w:sz w:val="20"/>
          <w:szCs w:val="20"/>
        </w:rPr>
        <w:t>1</w:t>
      </w:r>
      <w:r w:rsidRPr="00DE0408">
        <w:rPr>
          <w:i w:val="0"/>
          <w:iCs w:val="0"/>
          <w:color w:val="000000" w:themeColor="text1"/>
          <w:sz w:val="20"/>
          <w:szCs w:val="20"/>
        </w:rPr>
        <w:fldChar w:fldCharType="end"/>
      </w:r>
      <w:r w:rsidRPr="00DE0408">
        <w:rPr>
          <w:i w:val="0"/>
          <w:iCs w:val="0"/>
          <w:color w:val="000000" w:themeColor="text1"/>
          <w:sz w:val="20"/>
          <w:szCs w:val="20"/>
        </w:rPr>
        <w:t xml:space="preserve">: Standard convolution with </w:t>
      </w:r>
      <w:proofErr w:type="spellStart"/>
      <w:r w:rsidRPr="00DE0408">
        <w:rPr>
          <w:i w:val="0"/>
          <w:iCs w:val="0"/>
          <w:color w:val="000000" w:themeColor="text1"/>
          <w:sz w:val="20"/>
          <w:szCs w:val="20"/>
        </w:rPr>
        <w:t>batchnorm</w:t>
      </w:r>
      <w:proofErr w:type="spellEnd"/>
      <w:r w:rsidRPr="00DE0408">
        <w:rPr>
          <w:i w:val="0"/>
          <w:iCs w:val="0"/>
          <w:color w:val="000000" w:themeColor="text1"/>
          <w:sz w:val="20"/>
          <w:szCs w:val="20"/>
        </w:rPr>
        <w:t xml:space="preserve"> and </w:t>
      </w:r>
      <w:proofErr w:type="spellStart"/>
      <w:r w:rsidRPr="00DE0408">
        <w:rPr>
          <w:i w:val="0"/>
          <w:iCs w:val="0"/>
          <w:color w:val="000000" w:themeColor="text1"/>
          <w:sz w:val="20"/>
          <w:szCs w:val="20"/>
        </w:rPr>
        <w:t>relu</w:t>
      </w:r>
      <w:proofErr w:type="spellEnd"/>
    </w:p>
    <w:p w14:paraId="3D03AF7F" w14:textId="47E31C46" w:rsidR="006F2B5C" w:rsidRDefault="006F2B5C" w:rsidP="00AB7414">
      <w:pPr>
        <w:keepNext/>
      </w:pPr>
      <w:r w:rsidRPr="00944C1D">
        <w:rPr>
          <w:noProof/>
        </w:rPr>
        <w:lastRenderedPageBreak/>
        <w:drawing>
          <wp:inline distT="0" distB="0" distL="0" distR="0" wp14:anchorId="61055AD8" wp14:editId="0B97E897">
            <wp:extent cx="2994920" cy="3635055"/>
            <wp:effectExtent l="0" t="0" r="0" b="3810"/>
            <wp:docPr id="2" name="Picture 2"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electronics&#10;&#10;Description automatically generated"/>
                    <pic:cNvPicPr/>
                  </pic:nvPicPr>
                  <pic:blipFill>
                    <a:blip r:embed="rId7"/>
                    <a:stretch>
                      <a:fillRect/>
                    </a:stretch>
                  </pic:blipFill>
                  <pic:spPr>
                    <a:xfrm>
                      <a:off x="0" y="0"/>
                      <a:ext cx="2994920" cy="3635055"/>
                    </a:xfrm>
                    <a:prstGeom prst="rect">
                      <a:avLst/>
                    </a:prstGeom>
                  </pic:spPr>
                </pic:pic>
              </a:graphicData>
            </a:graphic>
          </wp:inline>
        </w:drawing>
      </w:r>
    </w:p>
    <w:p w14:paraId="51706CA8" w14:textId="30D32EC2" w:rsidR="006F2B5C" w:rsidRPr="00944C1D" w:rsidRDefault="006F2B5C" w:rsidP="00AB7414">
      <w:pPr>
        <w:pStyle w:val="Caption"/>
        <w:rPr>
          <w:i w:val="0"/>
          <w:iCs w:val="0"/>
          <w:color w:val="000000" w:themeColor="text1"/>
          <w:sz w:val="20"/>
          <w:szCs w:val="20"/>
        </w:rPr>
      </w:pPr>
      <w:bookmarkStart w:id="0" w:name="_Ref88577033"/>
      <w:r w:rsidRPr="00944C1D">
        <w:rPr>
          <w:i w:val="0"/>
          <w:iCs w:val="0"/>
          <w:color w:val="000000" w:themeColor="text1"/>
          <w:sz w:val="20"/>
          <w:szCs w:val="20"/>
        </w:rPr>
        <w:t xml:space="preserve">Figure </w:t>
      </w:r>
      <w:r w:rsidRPr="00944C1D">
        <w:rPr>
          <w:i w:val="0"/>
          <w:iCs w:val="0"/>
          <w:color w:val="000000" w:themeColor="text1"/>
          <w:sz w:val="20"/>
          <w:szCs w:val="20"/>
        </w:rPr>
        <w:fldChar w:fldCharType="begin"/>
      </w:r>
      <w:r w:rsidRPr="00944C1D">
        <w:rPr>
          <w:i w:val="0"/>
          <w:iCs w:val="0"/>
          <w:color w:val="000000" w:themeColor="text1"/>
          <w:sz w:val="20"/>
          <w:szCs w:val="20"/>
        </w:rPr>
        <w:instrText xml:space="preserve"> SEQ Figure \* ARABIC </w:instrText>
      </w:r>
      <w:r w:rsidRPr="00944C1D">
        <w:rPr>
          <w:i w:val="0"/>
          <w:iCs w:val="0"/>
          <w:color w:val="000000" w:themeColor="text1"/>
          <w:sz w:val="20"/>
          <w:szCs w:val="20"/>
        </w:rPr>
        <w:fldChar w:fldCharType="separate"/>
      </w:r>
      <w:r w:rsidR="00B4569C">
        <w:rPr>
          <w:i w:val="0"/>
          <w:iCs w:val="0"/>
          <w:noProof/>
          <w:color w:val="000000" w:themeColor="text1"/>
          <w:sz w:val="20"/>
          <w:szCs w:val="20"/>
        </w:rPr>
        <w:t>2</w:t>
      </w:r>
      <w:r w:rsidRPr="00944C1D">
        <w:rPr>
          <w:i w:val="0"/>
          <w:iCs w:val="0"/>
          <w:color w:val="000000" w:themeColor="text1"/>
          <w:sz w:val="20"/>
          <w:szCs w:val="20"/>
        </w:rPr>
        <w:fldChar w:fldCharType="end"/>
      </w:r>
      <w:bookmarkEnd w:id="0"/>
      <w:r w:rsidRPr="00944C1D">
        <w:rPr>
          <w:i w:val="0"/>
          <w:iCs w:val="0"/>
          <w:color w:val="000000" w:themeColor="text1"/>
          <w:sz w:val="20"/>
          <w:szCs w:val="20"/>
        </w:rPr>
        <w:t xml:space="preserve">: </w:t>
      </w:r>
      <w:proofErr w:type="spellStart"/>
      <w:r w:rsidRPr="00944C1D">
        <w:rPr>
          <w:i w:val="0"/>
          <w:iCs w:val="0"/>
          <w:color w:val="000000" w:themeColor="text1"/>
          <w:sz w:val="20"/>
          <w:szCs w:val="20"/>
        </w:rPr>
        <w:t>MobileNet</w:t>
      </w:r>
      <w:proofErr w:type="spellEnd"/>
      <w:r w:rsidRPr="00944C1D">
        <w:rPr>
          <w:i w:val="0"/>
          <w:iCs w:val="0"/>
          <w:color w:val="000000" w:themeColor="text1"/>
          <w:sz w:val="20"/>
          <w:szCs w:val="20"/>
        </w:rPr>
        <w:t xml:space="preserve"> architecture</w:t>
      </w:r>
    </w:p>
    <w:p w14:paraId="47127BDE" w14:textId="68516F1D" w:rsidR="007553B7" w:rsidRPr="007553B7" w:rsidRDefault="007553B7" w:rsidP="007553B7">
      <w:pPr>
        <w:pStyle w:val="Heading2"/>
        <w:spacing w:line="360" w:lineRule="auto"/>
      </w:pPr>
      <w:proofErr w:type="spellStart"/>
      <w:r>
        <w:t>Mobilenet</w:t>
      </w:r>
      <w:proofErr w:type="spellEnd"/>
      <w:r>
        <w:t xml:space="preserve"> Results</w:t>
      </w:r>
    </w:p>
    <w:p w14:paraId="403E66AC" w14:textId="5BE802A4" w:rsidR="0072744C" w:rsidRDefault="00920B23" w:rsidP="0072744C">
      <w:pPr>
        <w:keepNext/>
      </w:pPr>
      <w:r w:rsidRPr="00920B23">
        <w:drawing>
          <wp:inline distT="0" distB="0" distL="0" distR="0" wp14:anchorId="111D3AF1" wp14:editId="17857B05">
            <wp:extent cx="5731510" cy="1908810"/>
            <wp:effectExtent l="0" t="0" r="2540" b="0"/>
            <wp:docPr id="36" name="Picture 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10;&#10;Description automatically generated"/>
                    <pic:cNvPicPr/>
                  </pic:nvPicPr>
                  <pic:blipFill>
                    <a:blip r:embed="rId8"/>
                    <a:stretch>
                      <a:fillRect/>
                    </a:stretch>
                  </pic:blipFill>
                  <pic:spPr>
                    <a:xfrm>
                      <a:off x="0" y="0"/>
                      <a:ext cx="5731510" cy="1908810"/>
                    </a:xfrm>
                    <a:prstGeom prst="rect">
                      <a:avLst/>
                    </a:prstGeom>
                  </pic:spPr>
                </pic:pic>
              </a:graphicData>
            </a:graphic>
          </wp:inline>
        </w:drawing>
      </w:r>
    </w:p>
    <w:p w14:paraId="51278902" w14:textId="76242A50" w:rsidR="003843C5" w:rsidRDefault="0072744C" w:rsidP="003843C5">
      <w:pPr>
        <w:pStyle w:val="Caption"/>
        <w:rPr>
          <w:i w:val="0"/>
          <w:iCs w:val="0"/>
          <w:color w:val="000000" w:themeColor="text1"/>
          <w:sz w:val="20"/>
          <w:szCs w:val="20"/>
        </w:rPr>
      </w:pPr>
      <w:r w:rsidRPr="0072744C">
        <w:rPr>
          <w:i w:val="0"/>
          <w:iCs w:val="0"/>
          <w:color w:val="000000" w:themeColor="text1"/>
          <w:sz w:val="20"/>
          <w:szCs w:val="20"/>
        </w:rPr>
        <w:t xml:space="preserve">Figure </w:t>
      </w:r>
      <w:r w:rsidRPr="0072744C">
        <w:rPr>
          <w:i w:val="0"/>
          <w:iCs w:val="0"/>
          <w:color w:val="000000" w:themeColor="text1"/>
          <w:sz w:val="20"/>
          <w:szCs w:val="20"/>
        </w:rPr>
        <w:fldChar w:fldCharType="begin"/>
      </w:r>
      <w:r w:rsidRPr="0072744C">
        <w:rPr>
          <w:i w:val="0"/>
          <w:iCs w:val="0"/>
          <w:color w:val="000000" w:themeColor="text1"/>
          <w:sz w:val="20"/>
          <w:szCs w:val="20"/>
        </w:rPr>
        <w:instrText xml:space="preserve"> SEQ Figure \* ARABIC </w:instrText>
      </w:r>
      <w:r w:rsidRPr="0072744C">
        <w:rPr>
          <w:i w:val="0"/>
          <w:iCs w:val="0"/>
          <w:color w:val="000000" w:themeColor="text1"/>
          <w:sz w:val="20"/>
          <w:szCs w:val="20"/>
        </w:rPr>
        <w:fldChar w:fldCharType="separate"/>
      </w:r>
      <w:r w:rsidR="00B4569C">
        <w:rPr>
          <w:i w:val="0"/>
          <w:iCs w:val="0"/>
          <w:noProof/>
          <w:color w:val="000000" w:themeColor="text1"/>
          <w:sz w:val="20"/>
          <w:szCs w:val="20"/>
        </w:rPr>
        <w:t>3</w:t>
      </w:r>
      <w:r w:rsidRPr="0072744C">
        <w:rPr>
          <w:i w:val="0"/>
          <w:iCs w:val="0"/>
          <w:color w:val="000000" w:themeColor="text1"/>
          <w:sz w:val="20"/>
          <w:szCs w:val="20"/>
        </w:rPr>
        <w:fldChar w:fldCharType="end"/>
      </w:r>
      <w:r w:rsidRPr="0072744C">
        <w:rPr>
          <w:i w:val="0"/>
          <w:iCs w:val="0"/>
          <w:color w:val="000000" w:themeColor="text1"/>
          <w:sz w:val="20"/>
          <w:szCs w:val="20"/>
        </w:rPr>
        <w:t xml:space="preserve">: </w:t>
      </w:r>
      <w:proofErr w:type="spellStart"/>
      <w:r w:rsidRPr="0072744C">
        <w:rPr>
          <w:i w:val="0"/>
          <w:iCs w:val="0"/>
          <w:color w:val="000000" w:themeColor="text1"/>
          <w:sz w:val="20"/>
          <w:szCs w:val="20"/>
        </w:rPr>
        <w:t>MobileNet</w:t>
      </w:r>
      <w:proofErr w:type="spellEnd"/>
      <w:r w:rsidRPr="0072744C">
        <w:rPr>
          <w:i w:val="0"/>
          <w:iCs w:val="0"/>
          <w:color w:val="000000" w:themeColor="text1"/>
          <w:sz w:val="20"/>
          <w:szCs w:val="20"/>
        </w:rPr>
        <w:t xml:space="preserve"> First Training Sequence Accuracy and Loss</w:t>
      </w:r>
    </w:p>
    <w:p w14:paraId="28C5FB14" w14:textId="77777777" w:rsidR="003843C5" w:rsidRPr="003843C5" w:rsidRDefault="003843C5" w:rsidP="003843C5"/>
    <w:p w14:paraId="63D9B0F2" w14:textId="6EBA2CCF" w:rsidR="00A94AB0" w:rsidRDefault="009E40AD" w:rsidP="00A94AB0">
      <w:pPr>
        <w:keepNext/>
      </w:pPr>
      <w:r w:rsidRPr="009E40AD">
        <w:lastRenderedPageBreak/>
        <w:drawing>
          <wp:inline distT="0" distB="0" distL="0" distR="0" wp14:anchorId="247AC6CE" wp14:editId="775A59AE">
            <wp:extent cx="5731510" cy="4084955"/>
            <wp:effectExtent l="0" t="0" r="254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9"/>
                    <a:stretch>
                      <a:fillRect/>
                    </a:stretch>
                  </pic:blipFill>
                  <pic:spPr>
                    <a:xfrm>
                      <a:off x="0" y="0"/>
                      <a:ext cx="5731510" cy="4084955"/>
                    </a:xfrm>
                    <a:prstGeom prst="rect">
                      <a:avLst/>
                    </a:prstGeom>
                  </pic:spPr>
                </pic:pic>
              </a:graphicData>
            </a:graphic>
          </wp:inline>
        </w:drawing>
      </w:r>
    </w:p>
    <w:p w14:paraId="3EA0FB77" w14:textId="6C3BB0EF" w:rsidR="0072744C" w:rsidRDefault="00A94AB0" w:rsidP="00A94AB0">
      <w:pPr>
        <w:pStyle w:val="Caption"/>
        <w:rPr>
          <w:i w:val="0"/>
          <w:iCs w:val="0"/>
          <w:color w:val="000000" w:themeColor="text1"/>
          <w:sz w:val="20"/>
          <w:szCs w:val="20"/>
        </w:rPr>
      </w:pPr>
      <w:r w:rsidRPr="00A94AB0">
        <w:rPr>
          <w:i w:val="0"/>
          <w:iCs w:val="0"/>
          <w:color w:val="000000" w:themeColor="text1"/>
          <w:sz w:val="20"/>
          <w:szCs w:val="20"/>
        </w:rPr>
        <w:t xml:space="preserve">Figure </w:t>
      </w:r>
      <w:r w:rsidRPr="00A94AB0">
        <w:rPr>
          <w:i w:val="0"/>
          <w:iCs w:val="0"/>
          <w:color w:val="000000" w:themeColor="text1"/>
          <w:sz w:val="20"/>
          <w:szCs w:val="20"/>
        </w:rPr>
        <w:fldChar w:fldCharType="begin"/>
      </w:r>
      <w:r w:rsidRPr="00A94AB0">
        <w:rPr>
          <w:i w:val="0"/>
          <w:iCs w:val="0"/>
          <w:color w:val="000000" w:themeColor="text1"/>
          <w:sz w:val="20"/>
          <w:szCs w:val="20"/>
        </w:rPr>
        <w:instrText xml:space="preserve"> SEQ Figure \* ARABIC </w:instrText>
      </w:r>
      <w:r w:rsidRPr="00A94AB0">
        <w:rPr>
          <w:i w:val="0"/>
          <w:iCs w:val="0"/>
          <w:color w:val="000000" w:themeColor="text1"/>
          <w:sz w:val="20"/>
          <w:szCs w:val="20"/>
        </w:rPr>
        <w:fldChar w:fldCharType="separate"/>
      </w:r>
      <w:r w:rsidR="00B4569C">
        <w:rPr>
          <w:i w:val="0"/>
          <w:iCs w:val="0"/>
          <w:noProof/>
          <w:color w:val="000000" w:themeColor="text1"/>
          <w:sz w:val="20"/>
          <w:szCs w:val="20"/>
        </w:rPr>
        <w:t>4</w:t>
      </w:r>
      <w:r w:rsidRPr="00A94AB0">
        <w:rPr>
          <w:i w:val="0"/>
          <w:iCs w:val="0"/>
          <w:color w:val="000000" w:themeColor="text1"/>
          <w:sz w:val="20"/>
          <w:szCs w:val="20"/>
        </w:rPr>
        <w:fldChar w:fldCharType="end"/>
      </w:r>
      <w:r w:rsidRPr="00A94AB0">
        <w:rPr>
          <w:i w:val="0"/>
          <w:iCs w:val="0"/>
          <w:color w:val="000000" w:themeColor="text1"/>
          <w:sz w:val="20"/>
          <w:szCs w:val="20"/>
        </w:rPr>
        <w:t xml:space="preserve">: </w:t>
      </w:r>
      <w:proofErr w:type="spellStart"/>
      <w:r w:rsidRPr="00A94AB0">
        <w:rPr>
          <w:i w:val="0"/>
          <w:iCs w:val="0"/>
          <w:color w:val="000000" w:themeColor="text1"/>
          <w:sz w:val="20"/>
          <w:szCs w:val="20"/>
        </w:rPr>
        <w:t>MobileNet</w:t>
      </w:r>
      <w:proofErr w:type="spellEnd"/>
      <w:r w:rsidRPr="00A94AB0">
        <w:rPr>
          <w:i w:val="0"/>
          <w:iCs w:val="0"/>
          <w:color w:val="000000" w:themeColor="text1"/>
          <w:sz w:val="20"/>
          <w:szCs w:val="20"/>
        </w:rPr>
        <w:t xml:space="preserve"> First Training Sequence ROC AUC Score</w:t>
      </w:r>
    </w:p>
    <w:p w14:paraId="343719A0" w14:textId="7755FC3A" w:rsidR="00591781" w:rsidRDefault="007A72BE" w:rsidP="00591781">
      <w:pPr>
        <w:keepNext/>
      </w:pPr>
      <w:r w:rsidRPr="007A72BE">
        <w:drawing>
          <wp:inline distT="0" distB="0" distL="0" distR="0" wp14:anchorId="599AC4CC" wp14:editId="62AC46E2">
            <wp:extent cx="5731510" cy="1910080"/>
            <wp:effectExtent l="0" t="0" r="2540" b="0"/>
            <wp:docPr id="48" name="Picture 4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line chart&#10;&#10;Description automatically generated"/>
                    <pic:cNvPicPr/>
                  </pic:nvPicPr>
                  <pic:blipFill>
                    <a:blip r:embed="rId10"/>
                    <a:stretch>
                      <a:fillRect/>
                    </a:stretch>
                  </pic:blipFill>
                  <pic:spPr>
                    <a:xfrm>
                      <a:off x="0" y="0"/>
                      <a:ext cx="5731510" cy="1910080"/>
                    </a:xfrm>
                    <a:prstGeom prst="rect">
                      <a:avLst/>
                    </a:prstGeom>
                  </pic:spPr>
                </pic:pic>
              </a:graphicData>
            </a:graphic>
          </wp:inline>
        </w:drawing>
      </w:r>
    </w:p>
    <w:p w14:paraId="3A16E584" w14:textId="7D11DF1D" w:rsidR="00591781" w:rsidRDefault="00591781" w:rsidP="00591781">
      <w:pPr>
        <w:pStyle w:val="Caption"/>
        <w:rPr>
          <w:i w:val="0"/>
          <w:iCs w:val="0"/>
          <w:color w:val="000000" w:themeColor="text1"/>
          <w:sz w:val="20"/>
          <w:szCs w:val="20"/>
        </w:rPr>
      </w:pPr>
      <w:r w:rsidRPr="00591781">
        <w:rPr>
          <w:i w:val="0"/>
          <w:iCs w:val="0"/>
          <w:color w:val="000000" w:themeColor="text1"/>
          <w:sz w:val="20"/>
          <w:szCs w:val="20"/>
        </w:rPr>
        <w:t xml:space="preserve">Figure </w:t>
      </w:r>
      <w:r w:rsidRPr="00591781">
        <w:rPr>
          <w:i w:val="0"/>
          <w:iCs w:val="0"/>
          <w:color w:val="000000" w:themeColor="text1"/>
          <w:sz w:val="20"/>
          <w:szCs w:val="20"/>
        </w:rPr>
        <w:fldChar w:fldCharType="begin"/>
      </w:r>
      <w:r w:rsidRPr="00591781">
        <w:rPr>
          <w:i w:val="0"/>
          <w:iCs w:val="0"/>
          <w:color w:val="000000" w:themeColor="text1"/>
          <w:sz w:val="20"/>
          <w:szCs w:val="20"/>
        </w:rPr>
        <w:instrText xml:space="preserve"> SEQ Figure \* ARABIC </w:instrText>
      </w:r>
      <w:r w:rsidRPr="00591781">
        <w:rPr>
          <w:i w:val="0"/>
          <w:iCs w:val="0"/>
          <w:color w:val="000000" w:themeColor="text1"/>
          <w:sz w:val="20"/>
          <w:szCs w:val="20"/>
        </w:rPr>
        <w:fldChar w:fldCharType="separate"/>
      </w:r>
      <w:r w:rsidR="00B4569C">
        <w:rPr>
          <w:i w:val="0"/>
          <w:iCs w:val="0"/>
          <w:noProof/>
          <w:color w:val="000000" w:themeColor="text1"/>
          <w:sz w:val="20"/>
          <w:szCs w:val="20"/>
        </w:rPr>
        <w:t>5</w:t>
      </w:r>
      <w:r w:rsidRPr="00591781">
        <w:rPr>
          <w:i w:val="0"/>
          <w:iCs w:val="0"/>
          <w:color w:val="000000" w:themeColor="text1"/>
          <w:sz w:val="20"/>
          <w:szCs w:val="20"/>
        </w:rPr>
        <w:fldChar w:fldCharType="end"/>
      </w:r>
      <w:r w:rsidRPr="00591781">
        <w:rPr>
          <w:i w:val="0"/>
          <w:iCs w:val="0"/>
          <w:color w:val="000000" w:themeColor="text1"/>
          <w:sz w:val="20"/>
          <w:szCs w:val="20"/>
        </w:rPr>
        <w:t xml:space="preserve">: </w:t>
      </w:r>
      <w:r w:rsidR="007A72BE">
        <w:rPr>
          <w:i w:val="0"/>
          <w:iCs w:val="0"/>
          <w:color w:val="000000" w:themeColor="text1"/>
          <w:sz w:val="20"/>
          <w:szCs w:val="20"/>
        </w:rPr>
        <w:t xml:space="preserve">Final </w:t>
      </w:r>
      <w:r w:rsidRPr="00591781">
        <w:rPr>
          <w:i w:val="0"/>
          <w:iCs w:val="0"/>
          <w:color w:val="000000" w:themeColor="text1"/>
          <w:sz w:val="20"/>
          <w:szCs w:val="20"/>
        </w:rPr>
        <w:t xml:space="preserve">Finetuned </w:t>
      </w:r>
      <w:proofErr w:type="spellStart"/>
      <w:r w:rsidRPr="00591781">
        <w:rPr>
          <w:i w:val="0"/>
          <w:iCs w:val="0"/>
          <w:color w:val="000000" w:themeColor="text1"/>
          <w:sz w:val="20"/>
          <w:szCs w:val="20"/>
        </w:rPr>
        <w:t>Mobilenet</w:t>
      </w:r>
      <w:proofErr w:type="spellEnd"/>
      <w:r w:rsidRPr="00591781">
        <w:rPr>
          <w:i w:val="0"/>
          <w:iCs w:val="0"/>
          <w:color w:val="000000" w:themeColor="text1"/>
          <w:sz w:val="20"/>
          <w:szCs w:val="20"/>
        </w:rPr>
        <w:t xml:space="preserve"> Accuracy and Loss</w:t>
      </w:r>
    </w:p>
    <w:p w14:paraId="11DD2778" w14:textId="38BA472A" w:rsidR="00DD1B9F" w:rsidRDefault="008700A7" w:rsidP="00DD1B9F">
      <w:pPr>
        <w:keepNext/>
      </w:pPr>
      <w:r w:rsidRPr="008700A7">
        <w:lastRenderedPageBreak/>
        <w:drawing>
          <wp:inline distT="0" distB="0" distL="0" distR="0" wp14:anchorId="570DA8D3" wp14:editId="03B56FB5">
            <wp:extent cx="5731510" cy="4041140"/>
            <wp:effectExtent l="0" t="0" r="2540" b="0"/>
            <wp:docPr id="63" name="Picture 6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line chart&#10;&#10;Description automatically generated"/>
                    <pic:cNvPicPr/>
                  </pic:nvPicPr>
                  <pic:blipFill>
                    <a:blip r:embed="rId11"/>
                    <a:stretch>
                      <a:fillRect/>
                    </a:stretch>
                  </pic:blipFill>
                  <pic:spPr>
                    <a:xfrm>
                      <a:off x="0" y="0"/>
                      <a:ext cx="5731510" cy="4041140"/>
                    </a:xfrm>
                    <a:prstGeom prst="rect">
                      <a:avLst/>
                    </a:prstGeom>
                  </pic:spPr>
                </pic:pic>
              </a:graphicData>
            </a:graphic>
          </wp:inline>
        </w:drawing>
      </w:r>
    </w:p>
    <w:p w14:paraId="3FA16ED2" w14:textId="5844BA70" w:rsidR="00591781" w:rsidRDefault="00DD1B9F" w:rsidP="00DD1B9F">
      <w:pPr>
        <w:pStyle w:val="Caption"/>
        <w:rPr>
          <w:i w:val="0"/>
          <w:iCs w:val="0"/>
          <w:color w:val="000000" w:themeColor="text1"/>
          <w:sz w:val="20"/>
          <w:szCs w:val="20"/>
        </w:rPr>
      </w:pPr>
      <w:r w:rsidRPr="00DD1B9F">
        <w:rPr>
          <w:i w:val="0"/>
          <w:iCs w:val="0"/>
          <w:color w:val="000000" w:themeColor="text1"/>
          <w:sz w:val="20"/>
          <w:szCs w:val="20"/>
        </w:rPr>
        <w:t xml:space="preserve">Figure </w:t>
      </w:r>
      <w:r w:rsidRPr="00DD1B9F">
        <w:rPr>
          <w:i w:val="0"/>
          <w:iCs w:val="0"/>
          <w:color w:val="000000" w:themeColor="text1"/>
          <w:sz w:val="20"/>
          <w:szCs w:val="20"/>
        </w:rPr>
        <w:fldChar w:fldCharType="begin"/>
      </w:r>
      <w:r w:rsidRPr="00DD1B9F">
        <w:rPr>
          <w:i w:val="0"/>
          <w:iCs w:val="0"/>
          <w:color w:val="000000" w:themeColor="text1"/>
          <w:sz w:val="20"/>
          <w:szCs w:val="20"/>
        </w:rPr>
        <w:instrText xml:space="preserve"> SEQ Figure \* ARABIC </w:instrText>
      </w:r>
      <w:r w:rsidRPr="00DD1B9F">
        <w:rPr>
          <w:i w:val="0"/>
          <w:iCs w:val="0"/>
          <w:color w:val="000000" w:themeColor="text1"/>
          <w:sz w:val="20"/>
          <w:szCs w:val="20"/>
        </w:rPr>
        <w:fldChar w:fldCharType="separate"/>
      </w:r>
      <w:r w:rsidR="00B4569C">
        <w:rPr>
          <w:i w:val="0"/>
          <w:iCs w:val="0"/>
          <w:noProof/>
          <w:color w:val="000000" w:themeColor="text1"/>
          <w:sz w:val="20"/>
          <w:szCs w:val="20"/>
        </w:rPr>
        <w:t>6</w:t>
      </w:r>
      <w:r w:rsidRPr="00DD1B9F">
        <w:rPr>
          <w:i w:val="0"/>
          <w:iCs w:val="0"/>
          <w:color w:val="000000" w:themeColor="text1"/>
          <w:sz w:val="20"/>
          <w:szCs w:val="20"/>
        </w:rPr>
        <w:fldChar w:fldCharType="end"/>
      </w:r>
      <w:r w:rsidRPr="00DD1B9F">
        <w:rPr>
          <w:i w:val="0"/>
          <w:iCs w:val="0"/>
          <w:color w:val="000000" w:themeColor="text1"/>
          <w:sz w:val="20"/>
          <w:szCs w:val="20"/>
        </w:rPr>
        <w:t xml:space="preserve">: </w:t>
      </w:r>
      <w:r w:rsidR="007A72BE">
        <w:rPr>
          <w:i w:val="0"/>
          <w:iCs w:val="0"/>
          <w:color w:val="000000" w:themeColor="text1"/>
          <w:sz w:val="20"/>
          <w:szCs w:val="20"/>
        </w:rPr>
        <w:t xml:space="preserve">Final </w:t>
      </w:r>
      <w:r w:rsidRPr="00DD1B9F">
        <w:rPr>
          <w:i w:val="0"/>
          <w:iCs w:val="0"/>
          <w:color w:val="000000" w:themeColor="text1"/>
          <w:sz w:val="20"/>
          <w:szCs w:val="20"/>
        </w:rPr>
        <w:t xml:space="preserve">Finetuned </w:t>
      </w:r>
      <w:proofErr w:type="spellStart"/>
      <w:r w:rsidRPr="00DD1B9F">
        <w:rPr>
          <w:i w:val="0"/>
          <w:iCs w:val="0"/>
          <w:color w:val="000000" w:themeColor="text1"/>
          <w:sz w:val="20"/>
          <w:szCs w:val="20"/>
        </w:rPr>
        <w:t>MobileNet</w:t>
      </w:r>
      <w:proofErr w:type="spellEnd"/>
      <w:r w:rsidRPr="00DD1B9F">
        <w:rPr>
          <w:i w:val="0"/>
          <w:iCs w:val="0"/>
          <w:color w:val="000000" w:themeColor="text1"/>
          <w:sz w:val="20"/>
          <w:szCs w:val="20"/>
        </w:rPr>
        <w:t xml:space="preserve"> ROC AUC Score</w:t>
      </w:r>
    </w:p>
    <w:p w14:paraId="7A38A68A" w14:textId="5D48E71B" w:rsidR="005026D9" w:rsidRDefault="006E4D77" w:rsidP="005026D9">
      <w:pPr>
        <w:keepNext/>
      </w:pPr>
      <w:r w:rsidRPr="006E4D77">
        <w:drawing>
          <wp:inline distT="0" distB="0" distL="0" distR="0" wp14:anchorId="33B3A975" wp14:editId="1AB23BD8">
            <wp:extent cx="5731510" cy="3713480"/>
            <wp:effectExtent l="0" t="0" r="2540" b="1270"/>
            <wp:docPr id="64" name="Picture 6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10;&#10;Description automatically generated"/>
                    <pic:cNvPicPr/>
                  </pic:nvPicPr>
                  <pic:blipFill>
                    <a:blip r:embed="rId12"/>
                    <a:stretch>
                      <a:fillRect/>
                    </a:stretch>
                  </pic:blipFill>
                  <pic:spPr>
                    <a:xfrm>
                      <a:off x="0" y="0"/>
                      <a:ext cx="5731510" cy="3713480"/>
                    </a:xfrm>
                    <a:prstGeom prst="rect">
                      <a:avLst/>
                    </a:prstGeom>
                  </pic:spPr>
                </pic:pic>
              </a:graphicData>
            </a:graphic>
          </wp:inline>
        </w:drawing>
      </w:r>
    </w:p>
    <w:p w14:paraId="15969901" w14:textId="417A315F" w:rsidR="0056786B" w:rsidRPr="005026D9" w:rsidRDefault="005026D9" w:rsidP="005026D9">
      <w:pPr>
        <w:pStyle w:val="Caption"/>
        <w:rPr>
          <w:i w:val="0"/>
          <w:iCs w:val="0"/>
          <w:color w:val="000000" w:themeColor="text1"/>
          <w:sz w:val="20"/>
          <w:szCs w:val="20"/>
        </w:rPr>
      </w:pPr>
      <w:r w:rsidRPr="005026D9">
        <w:rPr>
          <w:i w:val="0"/>
          <w:iCs w:val="0"/>
          <w:color w:val="000000" w:themeColor="text1"/>
          <w:sz w:val="20"/>
          <w:szCs w:val="20"/>
        </w:rPr>
        <w:t xml:space="preserve">Figure </w:t>
      </w:r>
      <w:r w:rsidRPr="005026D9">
        <w:rPr>
          <w:i w:val="0"/>
          <w:iCs w:val="0"/>
          <w:color w:val="000000" w:themeColor="text1"/>
          <w:sz w:val="20"/>
          <w:szCs w:val="20"/>
        </w:rPr>
        <w:fldChar w:fldCharType="begin"/>
      </w:r>
      <w:r w:rsidRPr="005026D9">
        <w:rPr>
          <w:i w:val="0"/>
          <w:iCs w:val="0"/>
          <w:color w:val="000000" w:themeColor="text1"/>
          <w:sz w:val="20"/>
          <w:szCs w:val="20"/>
        </w:rPr>
        <w:instrText xml:space="preserve"> SEQ Figure \* ARABIC </w:instrText>
      </w:r>
      <w:r w:rsidRPr="005026D9">
        <w:rPr>
          <w:i w:val="0"/>
          <w:iCs w:val="0"/>
          <w:color w:val="000000" w:themeColor="text1"/>
          <w:sz w:val="20"/>
          <w:szCs w:val="20"/>
        </w:rPr>
        <w:fldChar w:fldCharType="separate"/>
      </w:r>
      <w:r w:rsidR="00B4569C">
        <w:rPr>
          <w:i w:val="0"/>
          <w:iCs w:val="0"/>
          <w:noProof/>
          <w:color w:val="000000" w:themeColor="text1"/>
          <w:sz w:val="20"/>
          <w:szCs w:val="20"/>
        </w:rPr>
        <w:t>7</w:t>
      </w:r>
      <w:r w:rsidRPr="005026D9">
        <w:rPr>
          <w:i w:val="0"/>
          <w:iCs w:val="0"/>
          <w:color w:val="000000" w:themeColor="text1"/>
          <w:sz w:val="20"/>
          <w:szCs w:val="20"/>
        </w:rPr>
        <w:fldChar w:fldCharType="end"/>
      </w:r>
      <w:r w:rsidRPr="005026D9">
        <w:rPr>
          <w:i w:val="0"/>
          <w:iCs w:val="0"/>
          <w:color w:val="000000" w:themeColor="text1"/>
          <w:sz w:val="20"/>
          <w:szCs w:val="20"/>
        </w:rPr>
        <w:t xml:space="preserve">: Finetuned </w:t>
      </w:r>
      <w:proofErr w:type="spellStart"/>
      <w:r w:rsidRPr="005026D9">
        <w:rPr>
          <w:i w:val="0"/>
          <w:iCs w:val="0"/>
          <w:color w:val="000000" w:themeColor="text1"/>
          <w:sz w:val="20"/>
          <w:szCs w:val="20"/>
        </w:rPr>
        <w:t>MobileNet</w:t>
      </w:r>
      <w:proofErr w:type="spellEnd"/>
      <w:r w:rsidRPr="005026D9">
        <w:rPr>
          <w:i w:val="0"/>
          <w:iCs w:val="0"/>
          <w:color w:val="000000" w:themeColor="text1"/>
          <w:sz w:val="20"/>
          <w:szCs w:val="20"/>
        </w:rPr>
        <w:t xml:space="preserve"> Classification 1</w:t>
      </w:r>
    </w:p>
    <w:p w14:paraId="3532A27D" w14:textId="50D6D046" w:rsidR="005026D9" w:rsidRDefault="002C4923" w:rsidP="005026D9">
      <w:pPr>
        <w:keepNext/>
      </w:pPr>
      <w:r w:rsidRPr="002C4923">
        <w:lastRenderedPageBreak/>
        <w:drawing>
          <wp:inline distT="0" distB="0" distL="0" distR="0" wp14:anchorId="23597E66" wp14:editId="6375E8BC">
            <wp:extent cx="5731510" cy="3694430"/>
            <wp:effectExtent l="0" t="0" r="2540" b="1270"/>
            <wp:docPr id="65" name="Picture 6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10;&#10;Description automatically generated"/>
                    <pic:cNvPicPr/>
                  </pic:nvPicPr>
                  <pic:blipFill>
                    <a:blip r:embed="rId13"/>
                    <a:stretch>
                      <a:fillRect/>
                    </a:stretch>
                  </pic:blipFill>
                  <pic:spPr>
                    <a:xfrm>
                      <a:off x="0" y="0"/>
                      <a:ext cx="5731510" cy="3694430"/>
                    </a:xfrm>
                    <a:prstGeom prst="rect">
                      <a:avLst/>
                    </a:prstGeom>
                  </pic:spPr>
                </pic:pic>
              </a:graphicData>
            </a:graphic>
          </wp:inline>
        </w:drawing>
      </w:r>
    </w:p>
    <w:p w14:paraId="7B36B5CC" w14:textId="5C0083A3" w:rsidR="005026D9" w:rsidRPr="005026D9" w:rsidRDefault="005026D9" w:rsidP="005026D9">
      <w:pPr>
        <w:pStyle w:val="Caption"/>
        <w:rPr>
          <w:i w:val="0"/>
          <w:iCs w:val="0"/>
          <w:color w:val="000000" w:themeColor="text1"/>
          <w:sz w:val="20"/>
          <w:szCs w:val="20"/>
        </w:rPr>
      </w:pPr>
      <w:r w:rsidRPr="005026D9">
        <w:rPr>
          <w:i w:val="0"/>
          <w:iCs w:val="0"/>
          <w:color w:val="000000" w:themeColor="text1"/>
          <w:sz w:val="20"/>
          <w:szCs w:val="20"/>
        </w:rPr>
        <w:t xml:space="preserve">Figure </w:t>
      </w:r>
      <w:r w:rsidRPr="005026D9">
        <w:rPr>
          <w:i w:val="0"/>
          <w:iCs w:val="0"/>
          <w:color w:val="000000" w:themeColor="text1"/>
          <w:sz w:val="20"/>
          <w:szCs w:val="20"/>
        </w:rPr>
        <w:fldChar w:fldCharType="begin"/>
      </w:r>
      <w:r w:rsidRPr="005026D9">
        <w:rPr>
          <w:i w:val="0"/>
          <w:iCs w:val="0"/>
          <w:color w:val="000000" w:themeColor="text1"/>
          <w:sz w:val="20"/>
          <w:szCs w:val="20"/>
        </w:rPr>
        <w:instrText xml:space="preserve"> SEQ Figure \* ARABIC </w:instrText>
      </w:r>
      <w:r w:rsidRPr="005026D9">
        <w:rPr>
          <w:i w:val="0"/>
          <w:iCs w:val="0"/>
          <w:color w:val="000000" w:themeColor="text1"/>
          <w:sz w:val="20"/>
          <w:szCs w:val="20"/>
        </w:rPr>
        <w:fldChar w:fldCharType="separate"/>
      </w:r>
      <w:r w:rsidR="00B4569C">
        <w:rPr>
          <w:i w:val="0"/>
          <w:iCs w:val="0"/>
          <w:noProof/>
          <w:color w:val="000000" w:themeColor="text1"/>
          <w:sz w:val="20"/>
          <w:szCs w:val="20"/>
        </w:rPr>
        <w:t>8</w:t>
      </w:r>
      <w:r w:rsidRPr="005026D9">
        <w:rPr>
          <w:i w:val="0"/>
          <w:iCs w:val="0"/>
          <w:color w:val="000000" w:themeColor="text1"/>
          <w:sz w:val="20"/>
          <w:szCs w:val="20"/>
        </w:rPr>
        <w:fldChar w:fldCharType="end"/>
      </w:r>
      <w:r w:rsidRPr="005026D9">
        <w:rPr>
          <w:i w:val="0"/>
          <w:iCs w:val="0"/>
          <w:color w:val="000000" w:themeColor="text1"/>
          <w:sz w:val="20"/>
          <w:szCs w:val="20"/>
        </w:rPr>
        <w:t xml:space="preserve">: Finetuned </w:t>
      </w:r>
      <w:proofErr w:type="spellStart"/>
      <w:r w:rsidRPr="005026D9">
        <w:rPr>
          <w:i w:val="0"/>
          <w:iCs w:val="0"/>
          <w:color w:val="000000" w:themeColor="text1"/>
          <w:sz w:val="20"/>
          <w:szCs w:val="20"/>
        </w:rPr>
        <w:t>MobileNet</w:t>
      </w:r>
      <w:proofErr w:type="spellEnd"/>
      <w:r w:rsidRPr="005026D9">
        <w:rPr>
          <w:i w:val="0"/>
          <w:iCs w:val="0"/>
          <w:color w:val="000000" w:themeColor="text1"/>
          <w:sz w:val="20"/>
          <w:szCs w:val="20"/>
        </w:rPr>
        <w:t xml:space="preserve"> Classification 2</w:t>
      </w:r>
    </w:p>
    <w:p w14:paraId="51C2185F" w14:textId="5C00E29F" w:rsidR="005026D9" w:rsidRDefault="008123A1" w:rsidP="005026D9">
      <w:pPr>
        <w:keepNext/>
      </w:pPr>
      <w:r w:rsidRPr="008123A1">
        <w:drawing>
          <wp:inline distT="0" distB="0" distL="0" distR="0" wp14:anchorId="067CF46E" wp14:editId="19C57CA9">
            <wp:extent cx="5731510" cy="3673475"/>
            <wp:effectExtent l="0" t="0" r="2540" b="3175"/>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14"/>
                    <a:stretch>
                      <a:fillRect/>
                    </a:stretch>
                  </pic:blipFill>
                  <pic:spPr>
                    <a:xfrm>
                      <a:off x="0" y="0"/>
                      <a:ext cx="5731510" cy="3673475"/>
                    </a:xfrm>
                    <a:prstGeom prst="rect">
                      <a:avLst/>
                    </a:prstGeom>
                  </pic:spPr>
                </pic:pic>
              </a:graphicData>
            </a:graphic>
          </wp:inline>
        </w:drawing>
      </w:r>
    </w:p>
    <w:p w14:paraId="23A173DF" w14:textId="3A9D8E19" w:rsidR="005026D9" w:rsidRDefault="005026D9" w:rsidP="005026D9">
      <w:pPr>
        <w:pStyle w:val="Caption"/>
        <w:rPr>
          <w:i w:val="0"/>
          <w:iCs w:val="0"/>
          <w:color w:val="000000" w:themeColor="text1"/>
          <w:sz w:val="20"/>
          <w:szCs w:val="20"/>
        </w:rPr>
      </w:pPr>
      <w:r w:rsidRPr="005026D9">
        <w:rPr>
          <w:i w:val="0"/>
          <w:iCs w:val="0"/>
          <w:color w:val="000000" w:themeColor="text1"/>
          <w:sz w:val="20"/>
          <w:szCs w:val="20"/>
        </w:rPr>
        <w:t xml:space="preserve">Figure </w:t>
      </w:r>
      <w:r w:rsidRPr="005026D9">
        <w:rPr>
          <w:i w:val="0"/>
          <w:iCs w:val="0"/>
          <w:color w:val="000000" w:themeColor="text1"/>
          <w:sz w:val="20"/>
          <w:szCs w:val="20"/>
        </w:rPr>
        <w:fldChar w:fldCharType="begin"/>
      </w:r>
      <w:r w:rsidRPr="005026D9">
        <w:rPr>
          <w:i w:val="0"/>
          <w:iCs w:val="0"/>
          <w:color w:val="000000" w:themeColor="text1"/>
          <w:sz w:val="20"/>
          <w:szCs w:val="20"/>
        </w:rPr>
        <w:instrText xml:space="preserve"> SEQ Figure \* ARABIC </w:instrText>
      </w:r>
      <w:r w:rsidRPr="005026D9">
        <w:rPr>
          <w:i w:val="0"/>
          <w:iCs w:val="0"/>
          <w:color w:val="000000" w:themeColor="text1"/>
          <w:sz w:val="20"/>
          <w:szCs w:val="20"/>
        </w:rPr>
        <w:fldChar w:fldCharType="separate"/>
      </w:r>
      <w:r w:rsidR="00B4569C">
        <w:rPr>
          <w:i w:val="0"/>
          <w:iCs w:val="0"/>
          <w:noProof/>
          <w:color w:val="000000" w:themeColor="text1"/>
          <w:sz w:val="20"/>
          <w:szCs w:val="20"/>
        </w:rPr>
        <w:t>9</w:t>
      </w:r>
      <w:r w:rsidRPr="005026D9">
        <w:rPr>
          <w:i w:val="0"/>
          <w:iCs w:val="0"/>
          <w:color w:val="000000" w:themeColor="text1"/>
          <w:sz w:val="20"/>
          <w:szCs w:val="20"/>
        </w:rPr>
        <w:fldChar w:fldCharType="end"/>
      </w:r>
      <w:r w:rsidRPr="005026D9">
        <w:rPr>
          <w:i w:val="0"/>
          <w:iCs w:val="0"/>
          <w:color w:val="000000" w:themeColor="text1"/>
          <w:sz w:val="20"/>
          <w:szCs w:val="20"/>
        </w:rPr>
        <w:t xml:space="preserve">: </w:t>
      </w:r>
      <w:r w:rsidR="008123A1">
        <w:rPr>
          <w:i w:val="0"/>
          <w:iCs w:val="0"/>
          <w:color w:val="000000" w:themeColor="text1"/>
          <w:sz w:val="20"/>
          <w:szCs w:val="20"/>
        </w:rPr>
        <w:t xml:space="preserve">Final </w:t>
      </w:r>
      <w:r w:rsidRPr="005026D9">
        <w:rPr>
          <w:i w:val="0"/>
          <w:iCs w:val="0"/>
          <w:color w:val="000000" w:themeColor="text1"/>
          <w:sz w:val="20"/>
          <w:szCs w:val="20"/>
        </w:rPr>
        <w:t xml:space="preserve">Finetuned </w:t>
      </w:r>
      <w:proofErr w:type="spellStart"/>
      <w:r w:rsidRPr="005026D9">
        <w:rPr>
          <w:i w:val="0"/>
          <w:iCs w:val="0"/>
          <w:color w:val="000000" w:themeColor="text1"/>
          <w:sz w:val="20"/>
          <w:szCs w:val="20"/>
        </w:rPr>
        <w:t>MobileNet</w:t>
      </w:r>
      <w:proofErr w:type="spellEnd"/>
      <w:r w:rsidRPr="005026D9">
        <w:rPr>
          <w:i w:val="0"/>
          <w:iCs w:val="0"/>
          <w:color w:val="000000" w:themeColor="text1"/>
          <w:sz w:val="20"/>
          <w:szCs w:val="20"/>
        </w:rPr>
        <w:t xml:space="preserve"> Classification 3</w:t>
      </w:r>
    </w:p>
    <w:p w14:paraId="5EF77F32" w14:textId="77777777" w:rsidR="000C5F01" w:rsidRDefault="000C5F01" w:rsidP="005404DB"/>
    <w:p w14:paraId="483CC864" w14:textId="6F45DA28" w:rsidR="003843C5" w:rsidRDefault="00770C1C" w:rsidP="00243299">
      <w:pPr>
        <w:pStyle w:val="Heading2"/>
      </w:pPr>
      <w:r>
        <w:lastRenderedPageBreak/>
        <w:t>Multi-Class</w:t>
      </w:r>
      <w:r w:rsidR="00EA2DB8">
        <w:t xml:space="preserve"> Cl</w:t>
      </w:r>
      <w:r w:rsidR="00D30C49">
        <w:t>a</w:t>
      </w:r>
      <w:r w:rsidR="00EA2DB8">
        <w:t>ssification</w:t>
      </w:r>
    </w:p>
    <w:p w14:paraId="6D96484C" w14:textId="39ECA406" w:rsidR="00243299" w:rsidRDefault="004A190D" w:rsidP="00243299">
      <w:r>
        <w:rPr>
          <w:noProof/>
        </w:rPr>
        <w:drawing>
          <wp:inline distT="0" distB="0" distL="0" distR="0" wp14:anchorId="4529F509" wp14:editId="235A673F">
            <wp:extent cx="5731510" cy="3037823"/>
            <wp:effectExtent l="0" t="0" r="254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a:stretch>
                      <a:fillRect/>
                    </a:stretch>
                  </pic:blipFill>
                  <pic:spPr>
                    <a:xfrm>
                      <a:off x="0" y="0"/>
                      <a:ext cx="5731510" cy="3037823"/>
                    </a:xfrm>
                    <a:prstGeom prst="rect">
                      <a:avLst/>
                    </a:prstGeom>
                  </pic:spPr>
                </pic:pic>
              </a:graphicData>
            </a:graphic>
          </wp:inline>
        </w:drawing>
      </w:r>
    </w:p>
    <w:p w14:paraId="0F133DA0" w14:textId="5BC6E17B" w:rsidR="00062789" w:rsidRDefault="006D78A0" w:rsidP="006D78A0">
      <w:pPr>
        <w:jc w:val="center"/>
      </w:pPr>
      <w:r>
        <w:t>Multi-Class Accuracy for Train and Validation</w:t>
      </w:r>
    </w:p>
    <w:p w14:paraId="70A2819E" w14:textId="77777777" w:rsidR="00062789" w:rsidRDefault="00062789" w:rsidP="00243299"/>
    <w:p w14:paraId="5994429F" w14:textId="1493F367" w:rsidR="001E19B6" w:rsidRDefault="00FC0A9C" w:rsidP="00243299">
      <w:r>
        <w:rPr>
          <w:noProof/>
        </w:rPr>
        <w:drawing>
          <wp:inline distT="0" distB="0" distL="0" distR="0" wp14:anchorId="344BD696" wp14:editId="2825BE64">
            <wp:extent cx="5731510" cy="3074563"/>
            <wp:effectExtent l="0" t="0" r="254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6"/>
                    <a:stretch>
                      <a:fillRect/>
                    </a:stretch>
                  </pic:blipFill>
                  <pic:spPr>
                    <a:xfrm>
                      <a:off x="0" y="0"/>
                      <a:ext cx="5731510" cy="3074563"/>
                    </a:xfrm>
                    <a:prstGeom prst="rect">
                      <a:avLst/>
                    </a:prstGeom>
                  </pic:spPr>
                </pic:pic>
              </a:graphicData>
            </a:graphic>
          </wp:inline>
        </w:drawing>
      </w:r>
    </w:p>
    <w:p w14:paraId="60E40423" w14:textId="19361786" w:rsidR="006D78A0" w:rsidRDefault="006D78A0" w:rsidP="006D78A0">
      <w:pPr>
        <w:jc w:val="center"/>
      </w:pPr>
      <w:r>
        <w:t>Multi-Class Loss for Train and Validation</w:t>
      </w:r>
    </w:p>
    <w:p w14:paraId="0AED6028" w14:textId="77777777" w:rsidR="001E19B6" w:rsidRDefault="001E19B6">
      <w:pPr>
        <w:spacing w:line="259" w:lineRule="auto"/>
        <w:jc w:val="left"/>
      </w:pPr>
      <w:r>
        <w:br w:type="page"/>
      </w:r>
    </w:p>
    <w:p w14:paraId="2E9F87DA" w14:textId="094B25C2" w:rsidR="00E91C79" w:rsidRDefault="00E91C79" w:rsidP="00E91C79">
      <w:pPr>
        <w:jc w:val="center"/>
      </w:pPr>
    </w:p>
    <w:p w14:paraId="2D435A3E" w14:textId="402F945D" w:rsidR="000E0604" w:rsidRDefault="001E19B6" w:rsidP="00243299">
      <w:r w:rsidRPr="00E91C79">
        <w:rPr>
          <w:noProof/>
        </w:rPr>
        <w:drawing>
          <wp:anchor distT="0" distB="0" distL="114300" distR="114300" simplePos="0" relativeHeight="251658264" behindDoc="0" locked="0" layoutInCell="1" allowOverlap="1" wp14:anchorId="6929C06F" wp14:editId="6147BE65">
            <wp:simplePos x="0" y="0"/>
            <wp:positionH relativeFrom="column">
              <wp:posOffset>4029921</wp:posOffset>
            </wp:positionH>
            <wp:positionV relativeFrom="paragraph">
              <wp:posOffset>194098</wp:posOffset>
            </wp:positionV>
            <wp:extent cx="1473200" cy="1477010"/>
            <wp:effectExtent l="0" t="0" r="0" b="8890"/>
            <wp:wrapNone/>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473200" cy="1477010"/>
                    </a:xfrm>
                    <a:prstGeom prst="rect">
                      <a:avLst/>
                    </a:prstGeom>
                  </pic:spPr>
                </pic:pic>
              </a:graphicData>
            </a:graphic>
            <wp14:sizeRelH relativeFrom="page">
              <wp14:pctWidth>0</wp14:pctWidth>
            </wp14:sizeRelH>
            <wp14:sizeRelV relativeFrom="page">
              <wp14:pctHeight>0</wp14:pctHeight>
            </wp14:sizeRelV>
          </wp:anchor>
        </w:drawing>
      </w:r>
      <w:r w:rsidR="000E0604" w:rsidRPr="000E0604">
        <w:rPr>
          <w:noProof/>
        </w:rPr>
        <w:drawing>
          <wp:inline distT="0" distB="0" distL="0" distR="0" wp14:anchorId="48ABFAC4" wp14:editId="6FED7F75">
            <wp:extent cx="5731510" cy="1719580"/>
            <wp:effectExtent l="0" t="0" r="2540" b="0"/>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18"/>
                    <a:stretch>
                      <a:fillRect/>
                    </a:stretch>
                  </pic:blipFill>
                  <pic:spPr>
                    <a:xfrm>
                      <a:off x="0" y="0"/>
                      <a:ext cx="5731510" cy="1719580"/>
                    </a:xfrm>
                    <a:prstGeom prst="rect">
                      <a:avLst/>
                    </a:prstGeom>
                  </pic:spPr>
                </pic:pic>
              </a:graphicData>
            </a:graphic>
          </wp:inline>
        </w:drawing>
      </w:r>
    </w:p>
    <w:p w14:paraId="694ED32E" w14:textId="2BD92F13" w:rsidR="00377B37" w:rsidRDefault="002A49F4" w:rsidP="002A49F4">
      <w:pPr>
        <w:jc w:val="center"/>
      </w:pPr>
      <w:r>
        <w:t>Correct</w:t>
      </w:r>
    </w:p>
    <w:p w14:paraId="597555E2" w14:textId="5DE6100B" w:rsidR="00647D55" w:rsidRDefault="00647D55" w:rsidP="00647D55">
      <w:pPr>
        <w:jc w:val="center"/>
      </w:pPr>
    </w:p>
    <w:p w14:paraId="4789F9A6" w14:textId="46A736B3" w:rsidR="00EB3EAB" w:rsidRDefault="001E19B6" w:rsidP="00243299">
      <w:r w:rsidRPr="00647D55">
        <w:rPr>
          <w:noProof/>
        </w:rPr>
        <w:drawing>
          <wp:anchor distT="0" distB="0" distL="114300" distR="114300" simplePos="0" relativeHeight="251658265" behindDoc="0" locked="0" layoutInCell="1" allowOverlap="1" wp14:anchorId="7560CF63" wp14:editId="319DB663">
            <wp:simplePos x="0" y="0"/>
            <wp:positionH relativeFrom="column">
              <wp:posOffset>4033096</wp:posOffset>
            </wp:positionH>
            <wp:positionV relativeFrom="paragraph">
              <wp:posOffset>165100</wp:posOffset>
            </wp:positionV>
            <wp:extent cx="1472400" cy="1450618"/>
            <wp:effectExtent l="0" t="0" r="0" b="0"/>
            <wp:wrapNone/>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472400" cy="1450618"/>
                    </a:xfrm>
                    <a:prstGeom prst="rect">
                      <a:avLst/>
                    </a:prstGeom>
                  </pic:spPr>
                </pic:pic>
              </a:graphicData>
            </a:graphic>
            <wp14:sizeRelH relativeFrom="margin">
              <wp14:pctWidth>0</wp14:pctWidth>
            </wp14:sizeRelH>
            <wp14:sizeRelV relativeFrom="margin">
              <wp14:pctHeight>0</wp14:pctHeight>
            </wp14:sizeRelV>
          </wp:anchor>
        </w:drawing>
      </w:r>
      <w:r w:rsidR="00EB3EAB" w:rsidRPr="00EB3EAB">
        <w:rPr>
          <w:noProof/>
        </w:rPr>
        <w:drawing>
          <wp:inline distT="0" distB="0" distL="0" distR="0" wp14:anchorId="32A5712B" wp14:editId="0023257F">
            <wp:extent cx="5731510" cy="1623695"/>
            <wp:effectExtent l="0" t="0" r="2540" b="0"/>
            <wp:docPr id="7"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medium confidence"/>
                    <pic:cNvPicPr/>
                  </pic:nvPicPr>
                  <pic:blipFill>
                    <a:blip r:embed="rId20"/>
                    <a:stretch>
                      <a:fillRect/>
                    </a:stretch>
                  </pic:blipFill>
                  <pic:spPr>
                    <a:xfrm>
                      <a:off x="0" y="0"/>
                      <a:ext cx="5731510" cy="1623695"/>
                    </a:xfrm>
                    <a:prstGeom prst="rect">
                      <a:avLst/>
                    </a:prstGeom>
                  </pic:spPr>
                </pic:pic>
              </a:graphicData>
            </a:graphic>
          </wp:inline>
        </w:drawing>
      </w:r>
    </w:p>
    <w:p w14:paraId="07FDCC8A" w14:textId="0F1E950A" w:rsidR="00377B37" w:rsidRDefault="002A49F4" w:rsidP="002A49F4">
      <w:pPr>
        <w:jc w:val="center"/>
      </w:pPr>
      <w:r>
        <w:t>Wrong</w:t>
      </w:r>
    </w:p>
    <w:p w14:paraId="676085BD" w14:textId="1E48AE2B" w:rsidR="006B6BD0" w:rsidRDefault="006B6BD0" w:rsidP="00243299"/>
    <w:p w14:paraId="379B0400" w14:textId="17EA440D" w:rsidR="006B6BD0" w:rsidRDefault="00B069A1" w:rsidP="00243299">
      <w:r w:rsidRPr="00B069A1">
        <w:rPr>
          <w:noProof/>
        </w:rPr>
        <w:drawing>
          <wp:anchor distT="0" distB="0" distL="114300" distR="114300" simplePos="0" relativeHeight="251658266" behindDoc="0" locked="0" layoutInCell="1" allowOverlap="1" wp14:anchorId="7C3D471C" wp14:editId="5DF4DEFE">
            <wp:simplePos x="0" y="0"/>
            <wp:positionH relativeFrom="column">
              <wp:posOffset>4031403</wp:posOffset>
            </wp:positionH>
            <wp:positionV relativeFrom="paragraph">
              <wp:posOffset>169153</wp:posOffset>
            </wp:positionV>
            <wp:extent cx="1472400" cy="1463476"/>
            <wp:effectExtent l="0" t="0" r="0" b="3810"/>
            <wp:wrapNone/>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472400" cy="1463476"/>
                    </a:xfrm>
                    <a:prstGeom prst="rect">
                      <a:avLst/>
                    </a:prstGeom>
                  </pic:spPr>
                </pic:pic>
              </a:graphicData>
            </a:graphic>
            <wp14:sizeRelH relativeFrom="margin">
              <wp14:pctWidth>0</wp14:pctWidth>
            </wp14:sizeRelH>
            <wp14:sizeRelV relativeFrom="margin">
              <wp14:pctHeight>0</wp14:pctHeight>
            </wp14:sizeRelV>
          </wp:anchor>
        </w:drawing>
      </w:r>
      <w:r w:rsidR="006B6BD0" w:rsidRPr="006B6BD0">
        <w:rPr>
          <w:noProof/>
        </w:rPr>
        <w:drawing>
          <wp:inline distT="0" distB="0" distL="0" distR="0" wp14:anchorId="527F1D8F" wp14:editId="0F46A952">
            <wp:extent cx="5731510" cy="1630680"/>
            <wp:effectExtent l="0" t="0" r="2540" b="7620"/>
            <wp:docPr id="9"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pic:nvPicPr>
                  <pic:blipFill>
                    <a:blip r:embed="rId22"/>
                    <a:stretch>
                      <a:fillRect/>
                    </a:stretch>
                  </pic:blipFill>
                  <pic:spPr>
                    <a:xfrm>
                      <a:off x="0" y="0"/>
                      <a:ext cx="5731510" cy="1630680"/>
                    </a:xfrm>
                    <a:prstGeom prst="rect">
                      <a:avLst/>
                    </a:prstGeom>
                  </pic:spPr>
                </pic:pic>
              </a:graphicData>
            </a:graphic>
          </wp:inline>
        </w:drawing>
      </w:r>
    </w:p>
    <w:p w14:paraId="1C2D71D6" w14:textId="78AA068A" w:rsidR="005A1F6C" w:rsidRDefault="002A49F4" w:rsidP="002A49F4">
      <w:pPr>
        <w:jc w:val="center"/>
      </w:pPr>
      <w:r>
        <w:t>Wrong</w:t>
      </w:r>
    </w:p>
    <w:p w14:paraId="19E56933" w14:textId="77777777" w:rsidR="005A1F6C" w:rsidRDefault="005A1F6C" w:rsidP="00243299"/>
    <w:p w14:paraId="04AED84D" w14:textId="77777777" w:rsidR="005A1F6C" w:rsidRDefault="005A1F6C" w:rsidP="00243299"/>
    <w:p w14:paraId="7797247D" w14:textId="77777777" w:rsidR="005A1F6C" w:rsidRDefault="005A1F6C" w:rsidP="00243299"/>
    <w:p w14:paraId="010BBE9D" w14:textId="77777777" w:rsidR="005A1F6C" w:rsidRDefault="005A1F6C" w:rsidP="00243299"/>
    <w:p w14:paraId="16FC37EC" w14:textId="77777777" w:rsidR="005A1F6C" w:rsidRDefault="005A1F6C" w:rsidP="00243299"/>
    <w:p w14:paraId="68965B12" w14:textId="77777777" w:rsidR="005A1F6C" w:rsidRDefault="005A1F6C" w:rsidP="00243299"/>
    <w:p w14:paraId="45A868AC" w14:textId="77777777" w:rsidR="005A1F6C" w:rsidRDefault="005A1F6C" w:rsidP="00243299"/>
    <w:p w14:paraId="03C14B70" w14:textId="77777777" w:rsidR="00377B37" w:rsidRDefault="00377B37" w:rsidP="00243299"/>
    <w:p w14:paraId="673EF6AE" w14:textId="77777777" w:rsidR="00E91C79" w:rsidRPr="00243299" w:rsidRDefault="00E91C79" w:rsidP="00243299"/>
    <w:p w14:paraId="515B66AC" w14:textId="514E6F1E" w:rsidR="004E4714" w:rsidRDefault="004E4714" w:rsidP="004E4714">
      <w:pPr>
        <w:pStyle w:val="Heading2"/>
      </w:pPr>
      <w:bookmarkStart w:id="1" w:name="_Siamese_Network_Architectures"/>
      <w:bookmarkStart w:id="2" w:name="_Ref88865691"/>
      <w:bookmarkEnd w:id="1"/>
      <w:r>
        <w:t xml:space="preserve">Siamese Network </w:t>
      </w:r>
      <w:r w:rsidR="001831E0">
        <w:t>with Contrastive Loss</w:t>
      </w:r>
      <w:r>
        <w:t xml:space="preserve"> Architecture</w:t>
      </w:r>
      <w:r w:rsidR="00901F25">
        <w:t>s</w:t>
      </w:r>
      <w:bookmarkEnd w:id="2"/>
    </w:p>
    <w:p w14:paraId="4909C104" w14:textId="7FFFFC1A" w:rsidR="001831E0" w:rsidRDefault="00890506" w:rsidP="001831E0">
      <w:r>
        <w:rPr>
          <w:noProof/>
        </w:rPr>
        <mc:AlternateContent>
          <mc:Choice Requires="wps">
            <w:drawing>
              <wp:anchor distT="0" distB="0" distL="114300" distR="114300" simplePos="0" relativeHeight="251658263" behindDoc="1" locked="0" layoutInCell="1" allowOverlap="1" wp14:anchorId="1191948B" wp14:editId="73482EE8">
                <wp:simplePos x="0" y="0"/>
                <wp:positionH relativeFrom="column">
                  <wp:posOffset>0</wp:posOffset>
                </wp:positionH>
                <wp:positionV relativeFrom="paragraph">
                  <wp:posOffset>1764030</wp:posOffset>
                </wp:positionV>
                <wp:extent cx="337947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379470" cy="635"/>
                        </a:xfrm>
                        <a:prstGeom prst="rect">
                          <a:avLst/>
                        </a:prstGeom>
                        <a:solidFill>
                          <a:prstClr val="white"/>
                        </a:solidFill>
                        <a:ln>
                          <a:noFill/>
                        </a:ln>
                      </wps:spPr>
                      <wps:txbx>
                        <w:txbxContent>
                          <w:p w14:paraId="6A298B10" w14:textId="44F654B7" w:rsidR="00890506" w:rsidRPr="002A74A0" w:rsidRDefault="00890506" w:rsidP="00890506">
                            <w:pPr>
                              <w:pStyle w:val="Caption"/>
                              <w:rPr>
                                <w:i w:val="0"/>
                                <w:iCs w:val="0"/>
                                <w:noProof/>
                                <w:sz w:val="20"/>
                                <w:szCs w:val="20"/>
                              </w:rPr>
                            </w:pPr>
                            <w:r w:rsidRPr="002A74A0">
                              <w:rPr>
                                <w:i w:val="0"/>
                                <w:iCs w:val="0"/>
                                <w:sz w:val="20"/>
                                <w:szCs w:val="20"/>
                              </w:rPr>
                              <w:t xml:space="preserve">Figure </w:t>
                            </w:r>
                            <w:r w:rsidRPr="002A74A0">
                              <w:rPr>
                                <w:i w:val="0"/>
                                <w:iCs w:val="0"/>
                                <w:sz w:val="20"/>
                                <w:szCs w:val="20"/>
                              </w:rPr>
                              <w:fldChar w:fldCharType="begin"/>
                            </w:r>
                            <w:r w:rsidRPr="002A74A0">
                              <w:rPr>
                                <w:i w:val="0"/>
                                <w:iCs w:val="0"/>
                                <w:sz w:val="20"/>
                                <w:szCs w:val="20"/>
                              </w:rPr>
                              <w:instrText xml:space="preserve"> SEQ Figure \* ARABIC </w:instrText>
                            </w:r>
                            <w:r w:rsidRPr="002A74A0">
                              <w:rPr>
                                <w:i w:val="0"/>
                                <w:iCs w:val="0"/>
                                <w:sz w:val="20"/>
                                <w:szCs w:val="20"/>
                              </w:rPr>
                              <w:fldChar w:fldCharType="separate"/>
                            </w:r>
                            <w:r w:rsidR="00B4569C">
                              <w:rPr>
                                <w:i w:val="0"/>
                                <w:iCs w:val="0"/>
                                <w:noProof/>
                                <w:sz w:val="20"/>
                                <w:szCs w:val="20"/>
                              </w:rPr>
                              <w:t>10</w:t>
                            </w:r>
                            <w:r w:rsidRPr="002A74A0">
                              <w:rPr>
                                <w:i w:val="0"/>
                                <w:iCs w:val="0"/>
                                <w:sz w:val="20"/>
                                <w:szCs w:val="20"/>
                              </w:rPr>
                              <w:fldChar w:fldCharType="end"/>
                            </w:r>
                            <w:r w:rsidRPr="002A74A0">
                              <w:rPr>
                                <w:i w:val="0"/>
                                <w:iCs w:val="0"/>
                                <w:sz w:val="20"/>
                                <w:szCs w:val="20"/>
                              </w:rPr>
                              <w:t xml:space="preserve">: </w:t>
                            </w:r>
                            <w:r w:rsidR="00667FD2" w:rsidRPr="002A74A0">
                              <w:rPr>
                                <w:i w:val="0"/>
                                <w:iCs w:val="0"/>
                                <w:sz w:val="20"/>
                                <w:szCs w:val="20"/>
                              </w:rPr>
                              <w:t>Siamese Network with Contrastive Loss</w:t>
                            </w:r>
                            <w:r w:rsidR="008F11C4" w:rsidRPr="002A74A0">
                              <w:rPr>
                                <w:i w:val="0"/>
                                <w:iCs w:val="0"/>
                                <w:sz w:val="20"/>
                                <w:szCs w:val="20"/>
                              </w:rPr>
                              <w:t xml:space="preserve"> &amp; Euclidean Distance</w:t>
                            </w:r>
                            <w:r w:rsidR="00831A0A" w:rsidRPr="002A74A0">
                              <w:rPr>
                                <w:i w:val="0"/>
                                <w:iCs w:val="0"/>
                                <w:sz w:val="20"/>
                                <w:szCs w:val="20"/>
                              </w:rPr>
                              <w:t xml:space="preserve"> visual representation architecture</w:t>
                            </w:r>
                            <w:r w:rsidR="008F11C4" w:rsidRPr="002A74A0">
                              <w:rPr>
                                <w:i w:val="0"/>
                                <w:iCs w:val="0"/>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91948B" id="_x0000_t202" coordsize="21600,21600" o:spt="202" path="m,l,21600r21600,l21600,xe">
                <v:stroke joinstyle="miter"/>
                <v:path gradientshapeok="t" o:connecttype="rect"/>
              </v:shapetype>
              <v:shape id="Text Box 12" o:spid="_x0000_s1026" type="#_x0000_t202" style="position:absolute;left:0;text-align:left;margin-left:0;margin-top:138.9pt;width:266.1pt;height:.05pt;z-index:-2516582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" stroked="f">
                <v:textbox style="mso-fit-shape-to-text:t" inset="0,0,0,0">
                  <w:txbxContent>
                    <w:p w14:paraId="6A298B10" w14:textId="44F654B7" w:rsidR="00890506" w:rsidRPr="002A74A0" w:rsidRDefault="00890506" w:rsidP="00890506">
                      <w:pPr>
                        <w:pStyle w:val="Caption"/>
                        <w:rPr>
                          <w:i w:val="0"/>
                          <w:iCs w:val="0"/>
                          <w:noProof/>
                          <w:sz w:val="20"/>
                          <w:szCs w:val="20"/>
                        </w:rPr>
                      </w:pPr>
                      <w:r w:rsidRPr="002A74A0">
                        <w:rPr>
                          <w:i w:val="0"/>
                          <w:iCs w:val="0"/>
                          <w:sz w:val="20"/>
                          <w:szCs w:val="20"/>
                        </w:rPr>
                        <w:t xml:space="preserve">Figure </w:t>
                      </w:r>
                      <w:r w:rsidRPr="002A74A0">
                        <w:rPr>
                          <w:i w:val="0"/>
                          <w:iCs w:val="0"/>
                          <w:sz w:val="20"/>
                          <w:szCs w:val="20"/>
                        </w:rPr>
                        <w:fldChar w:fldCharType="begin"/>
                      </w:r>
                      <w:r w:rsidRPr="002A74A0">
                        <w:rPr>
                          <w:i w:val="0"/>
                          <w:iCs w:val="0"/>
                          <w:sz w:val="20"/>
                          <w:szCs w:val="20"/>
                        </w:rPr>
                        <w:instrText xml:space="preserve"> SEQ Figure \* ARABIC </w:instrText>
                      </w:r>
                      <w:r w:rsidRPr="002A74A0">
                        <w:rPr>
                          <w:i w:val="0"/>
                          <w:iCs w:val="0"/>
                          <w:sz w:val="20"/>
                          <w:szCs w:val="20"/>
                        </w:rPr>
                        <w:fldChar w:fldCharType="separate"/>
                      </w:r>
                      <w:r w:rsidR="00B4569C">
                        <w:rPr>
                          <w:i w:val="0"/>
                          <w:iCs w:val="0"/>
                          <w:noProof/>
                          <w:sz w:val="20"/>
                          <w:szCs w:val="20"/>
                        </w:rPr>
                        <w:t>10</w:t>
                      </w:r>
                      <w:r w:rsidRPr="002A74A0">
                        <w:rPr>
                          <w:i w:val="0"/>
                          <w:iCs w:val="0"/>
                          <w:sz w:val="20"/>
                          <w:szCs w:val="20"/>
                        </w:rPr>
                        <w:fldChar w:fldCharType="end"/>
                      </w:r>
                      <w:r w:rsidRPr="002A74A0">
                        <w:rPr>
                          <w:i w:val="0"/>
                          <w:iCs w:val="0"/>
                          <w:sz w:val="20"/>
                          <w:szCs w:val="20"/>
                        </w:rPr>
                        <w:t xml:space="preserve">: </w:t>
                      </w:r>
                      <w:r w:rsidR="00667FD2" w:rsidRPr="002A74A0">
                        <w:rPr>
                          <w:i w:val="0"/>
                          <w:iCs w:val="0"/>
                          <w:sz w:val="20"/>
                          <w:szCs w:val="20"/>
                        </w:rPr>
                        <w:t>Siamese Network with Contrastive Loss</w:t>
                      </w:r>
                      <w:r w:rsidR="008F11C4" w:rsidRPr="002A74A0">
                        <w:rPr>
                          <w:i w:val="0"/>
                          <w:iCs w:val="0"/>
                          <w:sz w:val="20"/>
                          <w:szCs w:val="20"/>
                        </w:rPr>
                        <w:t xml:space="preserve"> &amp; Euclidean Distance</w:t>
                      </w:r>
                      <w:r w:rsidR="00831A0A" w:rsidRPr="002A74A0">
                        <w:rPr>
                          <w:i w:val="0"/>
                          <w:iCs w:val="0"/>
                          <w:sz w:val="20"/>
                          <w:szCs w:val="20"/>
                        </w:rPr>
                        <w:t xml:space="preserve"> visual representation architecture</w:t>
                      </w:r>
                      <w:r w:rsidR="008F11C4" w:rsidRPr="002A74A0">
                        <w:rPr>
                          <w:i w:val="0"/>
                          <w:iCs w:val="0"/>
                          <w:sz w:val="20"/>
                          <w:szCs w:val="20"/>
                        </w:rPr>
                        <w:t xml:space="preserve"> </w:t>
                      </w:r>
                    </w:p>
                  </w:txbxContent>
                </v:textbox>
              </v:shape>
            </w:pict>
          </mc:Fallback>
        </mc:AlternateContent>
      </w:r>
      <w:r w:rsidR="001831E0">
        <w:rPr>
          <w:noProof/>
        </w:rPr>
        <w:drawing>
          <wp:anchor distT="0" distB="0" distL="114300" distR="114300" simplePos="0" relativeHeight="251658262" behindDoc="1" locked="0" layoutInCell="1" allowOverlap="1" wp14:anchorId="772716E0" wp14:editId="70F9D9F3">
            <wp:simplePos x="0" y="0"/>
            <wp:positionH relativeFrom="margin">
              <wp:align>left</wp:align>
            </wp:positionH>
            <wp:positionV relativeFrom="paragraph">
              <wp:posOffset>198120</wp:posOffset>
            </wp:positionV>
            <wp:extent cx="3380012" cy="1508760"/>
            <wp:effectExtent l="0" t="0" r="0" b="0"/>
            <wp:wrapNone/>
            <wp:docPr id="11" name="Picture 11" descr="Network Architecture of the proposed using Contrastive Loss Function. Siamese neural network formed by two identical subnets that receive a different image to verify the similarity between them. For this, each image passes through a CNN and an DAE, that form the subnet, resulting in a features vector for each image. To verify the similarity, the Euclidean Distance between the vectors is calculated, passing through a Contrastive Loss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twork Architecture of the proposed using Contrastive Loss Function. Siamese neural network formed by two identical subnets that receive a different image to verify the similarity between them. For this, each image passes through a CNN and an DAE, that form the subnet, resulting in a features vector for each image. To verify the similarity, the Euclidean Distance between the vectors is calculated, passing through a Contrastive Loss functio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80012" cy="1508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576637" w14:textId="2C99FB55" w:rsidR="001831E0" w:rsidRDefault="001831E0" w:rsidP="001831E0"/>
    <w:p w14:paraId="7914F06F" w14:textId="2AAEF779" w:rsidR="001831E0" w:rsidRDefault="001831E0" w:rsidP="001831E0"/>
    <w:p w14:paraId="6E97B010" w14:textId="4C4A3F03" w:rsidR="001831E0" w:rsidRDefault="001831E0" w:rsidP="001831E0"/>
    <w:p w14:paraId="576030D4" w14:textId="1EB408E1" w:rsidR="001831E0" w:rsidRDefault="001831E0" w:rsidP="001831E0"/>
    <w:p w14:paraId="09848992" w14:textId="0E2FA5C9" w:rsidR="001831E0" w:rsidRDefault="001831E0" w:rsidP="001831E0"/>
    <w:p w14:paraId="54F7B795" w14:textId="77777777" w:rsidR="001831E0" w:rsidRDefault="001831E0" w:rsidP="001831E0"/>
    <w:p w14:paraId="24CB2CDF" w14:textId="77777777" w:rsidR="001831E0" w:rsidRPr="001831E0" w:rsidRDefault="001831E0" w:rsidP="001831E0"/>
    <w:p w14:paraId="04B8B961" w14:textId="3AE3E71E" w:rsidR="004E4714" w:rsidRPr="004E4714" w:rsidRDefault="000305AC" w:rsidP="004E4714">
      <w:r>
        <w:rPr>
          <w:noProof/>
        </w:rPr>
        <mc:AlternateContent>
          <mc:Choice Requires="wps">
            <w:drawing>
              <wp:anchor distT="0" distB="0" distL="114300" distR="114300" simplePos="0" relativeHeight="251658249" behindDoc="1" locked="0" layoutInCell="1" allowOverlap="1" wp14:anchorId="3729CF5C" wp14:editId="1FB14F18">
                <wp:simplePos x="0" y="0"/>
                <wp:positionH relativeFrom="column">
                  <wp:posOffset>2461260</wp:posOffset>
                </wp:positionH>
                <wp:positionV relativeFrom="paragraph">
                  <wp:posOffset>2011680</wp:posOffset>
                </wp:positionV>
                <wp:extent cx="4070985" cy="63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4070985" cy="635"/>
                        </a:xfrm>
                        <a:prstGeom prst="rect">
                          <a:avLst/>
                        </a:prstGeom>
                        <a:solidFill>
                          <a:prstClr val="white"/>
                        </a:solidFill>
                        <a:ln>
                          <a:noFill/>
                        </a:ln>
                      </wps:spPr>
                      <wps:txbx>
                        <w:txbxContent>
                          <w:p w14:paraId="453EF211" w14:textId="699CAC9A" w:rsidR="000305AC" w:rsidRPr="000305AC" w:rsidRDefault="000305AC" w:rsidP="000305AC">
                            <w:pPr>
                              <w:pStyle w:val="Caption"/>
                              <w:rPr>
                                <w:i w:val="0"/>
                                <w:iCs w:val="0"/>
                                <w:sz w:val="20"/>
                                <w:szCs w:val="20"/>
                              </w:rPr>
                            </w:pPr>
                            <w:r w:rsidRPr="000305AC">
                              <w:rPr>
                                <w:i w:val="0"/>
                                <w:iCs w:val="0"/>
                                <w:sz w:val="20"/>
                                <w:szCs w:val="20"/>
                              </w:rPr>
                              <w:t xml:space="preserve">Figure </w:t>
                            </w:r>
                            <w:r w:rsidRPr="000305AC">
                              <w:rPr>
                                <w:i w:val="0"/>
                                <w:iCs w:val="0"/>
                                <w:sz w:val="20"/>
                                <w:szCs w:val="20"/>
                              </w:rPr>
                              <w:fldChar w:fldCharType="begin"/>
                            </w:r>
                            <w:r w:rsidRPr="000305AC">
                              <w:rPr>
                                <w:i w:val="0"/>
                                <w:iCs w:val="0"/>
                                <w:sz w:val="20"/>
                                <w:szCs w:val="20"/>
                              </w:rPr>
                              <w:instrText xml:space="preserve"> SEQ Figure \* ARABIC </w:instrText>
                            </w:r>
                            <w:r w:rsidRPr="000305AC">
                              <w:rPr>
                                <w:i w:val="0"/>
                                <w:iCs w:val="0"/>
                                <w:sz w:val="20"/>
                                <w:szCs w:val="20"/>
                              </w:rPr>
                              <w:fldChar w:fldCharType="separate"/>
                            </w:r>
                            <w:r w:rsidR="00B4569C">
                              <w:rPr>
                                <w:i w:val="0"/>
                                <w:iCs w:val="0"/>
                                <w:noProof/>
                                <w:sz w:val="20"/>
                                <w:szCs w:val="20"/>
                              </w:rPr>
                              <w:t>11</w:t>
                            </w:r>
                            <w:r w:rsidRPr="000305AC">
                              <w:rPr>
                                <w:i w:val="0"/>
                                <w:iCs w:val="0"/>
                                <w:sz w:val="20"/>
                                <w:szCs w:val="20"/>
                              </w:rPr>
                              <w:fldChar w:fldCharType="end"/>
                            </w:r>
                            <w:r>
                              <w:rPr>
                                <w:i w:val="0"/>
                                <w:iCs w:val="0"/>
                                <w:sz w:val="20"/>
                                <w:szCs w:val="20"/>
                              </w:rPr>
                              <w:t xml:space="preserve">: </w:t>
                            </w:r>
                            <w:r w:rsidR="007A687B">
                              <w:rPr>
                                <w:i w:val="0"/>
                                <w:iCs w:val="0"/>
                                <w:sz w:val="20"/>
                                <w:szCs w:val="20"/>
                              </w:rPr>
                              <w:t>Siamese Networks with Embedding Networks 1 &amp; 2</w:t>
                            </w:r>
                            <w:r w:rsidR="0004126C">
                              <w:rPr>
                                <w:i w:val="0"/>
                                <w:iCs w:val="0"/>
                                <w:sz w:val="20"/>
                                <w:szCs w:val="20"/>
                              </w:rPr>
                              <w:t xml:space="preserve"> (The figure of each network combined as the architecture was simil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CF5C" id="Text Box 44" o:spid="_x0000_s1027" type="#_x0000_t202" style="position:absolute;left:0;text-align:left;margin-left:193.8pt;margin-top:158.4pt;width:320.55pt;height:.05pt;z-index:-2516582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" stroked="f">
                <v:textbox style="mso-fit-shape-to-text:t" inset="0,0,0,0">
                  <w:txbxContent>
                    <w:p w14:paraId="453EF211" w14:textId="699CAC9A" w:rsidR="000305AC" w:rsidRPr="000305AC" w:rsidRDefault="000305AC" w:rsidP="000305AC">
                      <w:pPr>
                        <w:pStyle w:val="Caption"/>
                        <w:rPr>
                          <w:i w:val="0"/>
                          <w:iCs w:val="0"/>
                          <w:sz w:val="20"/>
                          <w:szCs w:val="20"/>
                        </w:rPr>
                      </w:pPr>
                      <w:r w:rsidRPr="000305AC">
                        <w:rPr>
                          <w:i w:val="0"/>
                          <w:iCs w:val="0"/>
                          <w:sz w:val="20"/>
                          <w:szCs w:val="20"/>
                        </w:rPr>
                        <w:t xml:space="preserve">Figure </w:t>
                      </w:r>
                      <w:r w:rsidRPr="000305AC">
                        <w:rPr>
                          <w:i w:val="0"/>
                          <w:iCs w:val="0"/>
                          <w:sz w:val="20"/>
                          <w:szCs w:val="20"/>
                        </w:rPr>
                        <w:fldChar w:fldCharType="begin"/>
                      </w:r>
                      <w:r w:rsidRPr="000305AC">
                        <w:rPr>
                          <w:i w:val="0"/>
                          <w:iCs w:val="0"/>
                          <w:sz w:val="20"/>
                          <w:szCs w:val="20"/>
                        </w:rPr>
                        <w:instrText xml:space="preserve"> SEQ Figure \* ARABIC </w:instrText>
                      </w:r>
                      <w:r w:rsidRPr="000305AC">
                        <w:rPr>
                          <w:i w:val="0"/>
                          <w:iCs w:val="0"/>
                          <w:sz w:val="20"/>
                          <w:szCs w:val="20"/>
                        </w:rPr>
                        <w:fldChar w:fldCharType="separate"/>
                      </w:r>
                      <w:r w:rsidR="00B4569C">
                        <w:rPr>
                          <w:i w:val="0"/>
                          <w:iCs w:val="0"/>
                          <w:noProof/>
                          <w:sz w:val="20"/>
                          <w:szCs w:val="20"/>
                        </w:rPr>
                        <w:t>11</w:t>
                      </w:r>
                      <w:r w:rsidRPr="000305AC">
                        <w:rPr>
                          <w:i w:val="0"/>
                          <w:iCs w:val="0"/>
                          <w:sz w:val="20"/>
                          <w:szCs w:val="20"/>
                        </w:rPr>
                        <w:fldChar w:fldCharType="end"/>
                      </w:r>
                      <w:r>
                        <w:rPr>
                          <w:i w:val="0"/>
                          <w:iCs w:val="0"/>
                          <w:sz w:val="20"/>
                          <w:szCs w:val="20"/>
                        </w:rPr>
                        <w:t xml:space="preserve">: </w:t>
                      </w:r>
                      <w:r w:rsidR="007A687B">
                        <w:rPr>
                          <w:i w:val="0"/>
                          <w:iCs w:val="0"/>
                          <w:sz w:val="20"/>
                          <w:szCs w:val="20"/>
                        </w:rPr>
                        <w:t>Siamese Networks with Embedding Networks 1 &amp; 2</w:t>
                      </w:r>
                      <w:r w:rsidR="0004126C">
                        <w:rPr>
                          <w:i w:val="0"/>
                          <w:iCs w:val="0"/>
                          <w:sz w:val="20"/>
                          <w:szCs w:val="20"/>
                        </w:rPr>
                        <w:t xml:space="preserve"> (The figure of each network combined as the architecture was similar)</w:t>
                      </w:r>
                    </w:p>
                  </w:txbxContent>
                </v:textbox>
              </v:shape>
            </w:pict>
          </mc:Fallback>
        </mc:AlternateContent>
      </w:r>
      <w:r w:rsidR="0067760D" w:rsidRPr="0067760D">
        <w:rPr>
          <w:noProof/>
        </w:rPr>
        <w:drawing>
          <wp:anchor distT="0" distB="0" distL="114300" distR="114300" simplePos="0" relativeHeight="251658242" behindDoc="1" locked="0" layoutInCell="1" allowOverlap="1" wp14:anchorId="435651B2" wp14:editId="703405EF">
            <wp:simplePos x="0" y="0"/>
            <wp:positionH relativeFrom="margin">
              <wp:posOffset>2461260</wp:posOffset>
            </wp:positionH>
            <wp:positionV relativeFrom="paragraph">
              <wp:posOffset>110490</wp:posOffset>
            </wp:positionV>
            <wp:extent cx="4071503" cy="1844040"/>
            <wp:effectExtent l="0" t="0" r="5715" b="381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71503" cy="1844040"/>
                    </a:xfrm>
                    <a:prstGeom prst="rect">
                      <a:avLst/>
                    </a:prstGeom>
                  </pic:spPr>
                </pic:pic>
              </a:graphicData>
            </a:graphic>
            <wp14:sizeRelH relativeFrom="margin">
              <wp14:pctWidth>0</wp14:pctWidth>
            </wp14:sizeRelH>
            <wp14:sizeRelV relativeFrom="margin">
              <wp14:pctHeight>0</wp14:pctHeight>
            </wp14:sizeRelV>
          </wp:anchor>
        </w:drawing>
      </w:r>
    </w:p>
    <w:p w14:paraId="51D7F4BC" w14:textId="497D0521" w:rsidR="004E4714" w:rsidRDefault="001831E0" w:rsidP="005404DB">
      <w:r w:rsidRPr="00FC4A4F">
        <w:rPr>
          <w:noProof/>
        </w:rPr>
        <w:drawing>
          <wp:anchor distT="0" distB="0" distL="114300" distR="114300" simplePos="0" relativeHeight="251658241" behindDoc="1" locked="0" layoutInCell="1" allowOverlap="1" wp14:anchorId="42CE510C" wp14:editId="2D76DD2E">
            <wp:simplePos x="0" y="0"/>
            <wp:positionH relativeFrom="margin">
              <wp:posOffset>-594360</wp:posOffset>
            </wp:positionH>
            <wp:positionV relativeFrom="paragraph">
              <wp:posOffset>-185420</wp:posOffset>
            </wp:positionV>
            <wp:extent cx="2955925" cy="236220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55925" cy="2362200"/>
                    </a:xfrm>
                    <a:prstGeom prst="rect">
                      <a:avLst/>
                    </a:prstGeom>
                  </pic:spPr>
                </pic:pic>
              </a:graphicData>
            </a:graphic>
            <wp14:sizeRelH relativeFrom="margin">
              <wp14:pctWidth>0</wp14:pctWidth>
            </wp14:sizeRelH>
            <wp14:sizeRelV relativeFrom="margin">
              <wp14:pctHeight>0</wp14:pctHeight>
            </wp14:sizeRelV>
          </wp:anchor>
        </w:drawing>
      </w:r>
    </w:p>
    <w:p w14:paraId="182F6490" w14:textId="2E3EFCB7" w:rsidR="00FC4A4F" w:rsidRDefault="00FC4A4F" w:rsidP="005404DB"/>
    <w:p w14:paraId="3988ED66" w14:textId="1DFE1374" w:rsidR="00FC4A4F" w:rsidRDefault="00FC4A4F" w:rsidP="005404DB"/>
    <w:p w14:paraId="36A400BD" w14:textId="61290642" w:rsidR="00FC4A4F" w:rsidRDefault="00FC4A4F" w:rsidP="005404DB"/>
    <w:p w14:paraId="0C9847C2" w14:textId="22B284C3" w:rsidR="00FC4A4F" w:rsidRDefault="00FC4A4F" w:rsidP="005404DB"/>
    <w:p w14:paraId="76AD85C4" w14:textId="71A626F1" w:rsidR="00FC4A4F" w:rsidRDefault="00FC4A4F" w:rsidP="005404DB"/>
    <w:p w14:paraId="458E142F" w14:textId="17D0995B" w:rsidR="00FC4A4F" w:rsidRDefault="001831E0" w:rsidP="005404DB">
      <w:r>
        <w:rPr>
          <w:noProof/>
        </w:rPr>
        <mc:AlternateContent>
          <mc:Choice Requires="wps">
            <w:drawing>
              <wp:anchor distT="0" distB="0" distL="114300" distR="114300" simplePos="0" relativeHeight="251658248" behindDoc="1" locked="0" layoutInCell="1" allowOverlap="1" wp14:anchorId="2ACED083" wp14:editId="3E6C06D2">
                <wp:simplePos x="0" y="0"/>
                <wp:positionH relativeFrom="column">
                  <wp:posOffset>-594360</wp:posOffset>
                </wp:positionH>
                <wp:positionV relativeFrom="paragraph">
                  <wp:posOffset>664210</wp:posOffset>
                </wp:positionV>
                <wp:extent cx="2955925" cy="4191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2955925" cy="419100"/>
                        </a:xfrm>
                        <a:prstGeom prst="rect">
                          <a:avLst/>
                        </a:prstGeom>
                        <a:solidFill>
                          <a:prstClr val="white"/>
                        </a:solidFill>
                        <a:ln>
                          <a:noFill/>
                        </a:ln>
                      </wps:spPr>
                      <wps:txbx>
                        <w:txbxContent>
                          <w:p w14:paraId="310AD481" w14:textId="0A51624C" w:rsidR="00C24347" w:rsidRPr="006803E9" w:rsidRDefault="00C24347" w:rsidP="00C24347">
                            <w:pPr>
                              <w:pStyle w:val="Caption"/>
                              <w:rPr>
                                <w:i w:val="0"/>
                                <w:iCs w:val="0"/>
                                <w:sz w:val="20"/>
                                <w:szCs w:val="20"/>
                              </w:rPr>
                            </w:pPr>
                            <w:r w:rsidRPr="00C24347">
                              <w:rPr>
                                <w:i w:val="0"/>
                                <w:iCs w:val="0"/>
                                <w:sz w:val="20"/>
                                <w:szCs w:val="20"/>
                              </w:rPr>
                              <w:t xml:space="preserve">Figure </w:t>
                            </w:r>
                            <w:r w:rsidR="00E301E0">
                              <w:rPr>
                                <w:i w:val="0"/>
                                <w:iCs w:val="0"/>
                                <w:sz w:val="20"/>
                                <w:szCs w:val="20"/>
                              </w:rPr>
                              <w:t>11</w:t>
                            </w:r>
                            <w:r>
                              <w:rPr>
                                <w:i w:val="0"/>
                                <w:iCs w:val="0"/>
                                <w:sz w:val="20"/>
                                <w:szCs w:val="20"/>
                              </w:rPr>
                              <w:t xml:space="preserve">: </w:t>
                            </w:r>
                            <w:r w:rsidR="00E45B2E">
                              <w:rPr>
                                <w:i w:val="0"/>
                                <w:iCs w:val="0"/>
                                <w:sz w:val="20"/>
                                <w:szCs w:val="20"/>
                              </w:rPr>
                              <w:t>Embedding Networks 1 &amp; 2</w:t>
                            </w:r>
                            <w:r w:rsidR="0004126C">
                              <w:rPr>
                                <w:i w:val="0"/>
                                <w:iCs w:val="0"/>
                                <w:sz w:val="20"/>
                                <w:szCs w:val="20"/>
                              </w:rPr>
                              <w:t xml:space="preserve"> (</w:t>
                            </w:r>
                            <w:r w:rsidR="0018112F">
                              <w:rPr>
                                <w:i w:val="0"/>
                                <w:iCs w:val="0"/>
                                <w:sz w:val="20"/>
                                <w:szCs w:val="20"/>
                              </w:rPr>
                              <w:t xml:space="preserve">The figure of each network </w:t>
                            </w:r>
                            <w:r w:rsidR="006803E9">
                              <w:rPr>
                                <w:i w:val="0"/>
                                <w:iCs w:val="0"/>
                                <w:sz w:val="20"/>
                                <w:szCs w:val="20"/>
                              </w:rPr>
                              <w:t>combined as the architecture was similar</w:t>
                            </w:r>
                            <w:r w:rsidR="0004126C">
                              <w:rPr>
                                <w:i w:val="0"/>
                                <w:iCs w:val="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ED083" id="Text Box 43" o:spid="_x0000_s1028" type="#_x0000_t202" style="position:absolute;left:0;text-align:left;margin-left:-46.8pt;margin-top:52.3pt;width:232.75pt;height:33pt;z-index:-251658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" stroked="f">
                <v:textbox style="mso-fit-shape-to-text:t" inset="0,0,0,0">
                  <w:txbxContent>
                    <w:p w14:paraId="310AD481" w14:textId="0A51624C" w:rsidR="00C24347" w:rsidRPr="006803E9" w:rsidRDefault="00C24347" w:rsidP="00C24347">
                      <w:pPr>
                        <w:pStyle w:val="Caption"/>
                        <w:rPr>
                          <w:i w:val="0"/>
                          <w:iCs w:val="0"/>
                          <w:sz w:val="20"/>
                          <w:szCs w:val="20"/>
                        </w:rPr>
                      </w:pPr>
                      <w:r w:rsidRPr="00C24347">
                        <w:rPr>
                          <w:i w:val="0"/>
                          <w:iCs w:val="0"/>
                          <w:sz w:val="20"/>
                          <w:szCs w:val="20"/>
                        </w:rPr>
                        <w:t xml:space="preserve">Figure </w:t>
                      </w:r>
                      <w:r w:rsidR="00E301E0">
                        <w:rPr>
                          <w:i w:val="0"/>
                          <w:iCs w:val="0"/>
                          <w:sz w:val="20"/>
                          <w:szCs w:val="20"/>
                        </w:rPr>
                        <w:t>11</w:t>
                      </w:r>
                      <w:r>
                        <w:rPr>
                          <w:i w:val="0"/>
                          <w:iCs w:val="0"/>
                          <w:sz w:val="20"/>
                          <w:szCs w:val="20"/>
                        </w:rPr>
                        <w:t xml:space="preserve">: </w:t>
                      </w:r>
                      <w:r w:rsidR="00E45B2E">
                        <w:rPr>
                          <w:i w:val="0"/>
                          <w:iCs w:val="0"/>
                          <w:sz w:val="20"/>
                          <w:szCs w:val="20"/>
                        </w:rPr>
                        <w:t>Embedding Networks 1 &amp; 2</w:t>
                      </w:r>
                      <w:r w:rsidR="0004126C">
                        <w:rPr>
                          <w:i w:val="0"/>
                          <w:iCs w:val="0"/>
                          <w:sz w:val="20"/>
                          <w:szCs w:val="20"/>
                        </w:rPr>
                        <w:t xml:space="preserve"> (</w:t>
                      </w:r>
                      <w:r w:rsidR="0018112F">
                        <w:rPr>
                          <w:i w:val="0"/>
                          <w:iCs w:val="0"/>
                          <w:sz w:val="20"/>
                          <w:szCs w:val="20"/>
                        </w:rPr>
                        <w:t xml:space="preserve">The figure of each network </w:t>
                      </w:r>
                      <w:r w:rsidR="006803E9">
                        <w:rPr>
                          <w:i w:val="0"/>
                          <w:iCs w:val="0"/>
                          <w:sz w:val="20"/>
                          <w:szCs w:val="20"/>
                        </w:rPr>
                        <w:t>combined as the architecture was similar</w:t>
                      </w:r>
                      <w:r w:rsidR="0004126C">
                        <w:rPr>
                          <w:i w:val="0"/>
                          <w:iCs w:val="0"/>
                          <w:sz w:val="20"/>
                          <w:szCs w:val="20"/>
                        </w:rPr>
                        <w:t>)</w:t>
                      </w:r>
                    </w:p>
                  </w:txbxContent>
                </v:textbox>
              </v:shape>
            </w:pict>
          </mc:Fallback>
        </mc:AlternateContent>
      </w:r>
    </w:p>
    <w:p w14:paraId="41530C0F" w14:textId="77777777" w:rsidR="00FC4A4F" w:rsidRDefault="00FC4A4F" w:rsidP="002A74A0">
      <w:pPr>
        <w:pStyle w:val="Heading2"/>
      </w:pPr>
    </w:p>
    <w:p w14:paraId="3CA7DA8E" w14:textId="77777777" w:rsidR="00FC4A4F" w:rsidRDefault="00FC4A4F" w:rsidP="005404DB"/>
    <w:p w14:paraId="424A2E04" w14:textId="2A027DFB" w:rsidR="00FC4A4F" w:rsidRDefault="002A74A0" w:rsidP="005404DB">
      <w:r>
        <w:rPr>
          <w:noProof/>
        </w:rPr>
        <mc:AlternateContent>
          <mc:Choice Requires="wpg">
            <w:drawing>
              <wp:anchor distT="0" distB="0" distL="114300" distR="114300" simplePos="0" relativeHeight="251658261" behindDoc="1" locked="0" layoutInCell="1" allowOverlap="1" wp14:anchorId="5C8C5049" wp14:editId="61123153">
                <wp:simplePos x="0" y="0"/>
                <wp:positionH relativeFrom="column">
                  <wp:posOffset>-616585</wp:posOffset>
                </wp:positionH>
                <wp:positionV relativeFrom="paragraph">
                  <wp:posOffset>270510</wp:posOffset>
                </wp:positionV>
                <wp:extent cx="2963684" cy="3520440"/>
                <wp:effectExtent l="0" t="0" r="8255" b="3810"/>
                <wp:wrapNone/>
                <wp:docPr id="47" name="Group 47"/>
                <wp:cNvGraphicFramePr/>
                <a:graphic xmlns:a="http://schemas.openxmlformats.org/drawingml/2006/main">
                  <a:graphicData uri="http://schemas.microsoft.com/office/word/2010/wordprocessingGroup">
                    <wpg:wgp>
                      <wpg:cNvGrpSpPr/>
                      <wpg:grpSpPr>
                        <a:xfrm>
                          <a:off x="0" y="0"/>
                          <a:ext cx="2963684" cy="3520440"/>
                          <a:chOff x="0" y="0"/>
                          <a:chExt cx="3201035" cy="3802380"/>
                        </a:xfrm>
                      </wpg:grpSpPr>
                      <pic:pic xmlns:pic="http://schemas.openxmlformats.org/drawingml/2006/picture">
                        <pic:nvPicPr>
                          <pic:cNvPr id="45" name="Picture 45"/>
                          <pic:cNvPicPr>
                            <a:picLocks noChangeAspect="1"/>
                          </pic:cNvPicPr>
                        </pic:nvPicPr>
                        <pic:blipFill>
                          <a:blip r:embed="rId26"/>
                          <a:stretch>
                            <a:fillRect/>
                          </a:stretch>
                        </pic:blipFill>
                        <pic:spPr>
                          <a:xfrm>
                            <a:off x="0" y="0"/>
                            <a:ext cx="3201035" cy="3078480"/>
                          </a:xfrm>
                          <a:prstGeom prst="rect">
                            <a:avLst/>
                          </a:prstGeom>
                        </pic:spPr>
                      </pic:pic>
                      <pic:pic xmlns:pic="http://schemas.openxmlformats.org/drawingml/2006/picture">
                        <pic:nvPicPr>
                          <pic:cNvPr id="46" name="Picture 46"/>
                          <pic:cNvPicPr>
                            <a:picLocks noChangeAspect="1"/>
                          </pic:cNvPicPr>
                        </pic:nvPicPr>
                        <pic:blipFill>
                          <a:blip r:embed="rId27"/>
                          <a:stretch>
                            <a:fillRect/>
                          </a:stretch>
                        </pic:blipFill>
                        <pic:spPr>
                          <a:xfrm>
                            <a:off x="38100" y="3147060"/>
                            <a:ext cx="3094990" cy="655320"/>
                          </a:xfrm>
                          <a:prstGeom prst="rect">
                            <a:avLst/>
                          </a:prstGeom>
                        </pic:spPr>
                      </pic:pic>
                    </wpg:wgp>
                  </a:graphicData>
                </a:graphic>
                <wp14:sizeRelH relativeFrom="margin">
                  <wp14:pctWidth>0</wp14:pctWidth>
                </wp14:sizeRelH>
                <wp14:sizeRelV relativeFrom="margin">
                  <wp14:pctHeight>0</wp14:pctHeight>
                </wp14:sizeRelV>
              </wp:anchor>
            </w:drawing>
          </mc:Choice>
          <mc:Fallback xmlns:arto="http://schemas.microsoft.com/office/word/2006/arto">
            <w:pict>
              <v:group w14:anchorId="5FD22E3A" id="Group 47" o:spid="_x0000_s1026" style="position:absolute;margin-left:-48.55pt;margin-top:21.3pt;width:233.35pt;height:277.2pt;z-index:-251619321;mso-width-relative:margin;mso-height-relative:margin" coordsize="32010,38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27" type="#_x0000_t75" style="position:absolute;width:32010;height:30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">
                  <v:imagedata r:id="rId28" o:title=""/>
                </v:shape>
                <v:shape id="Picture 46" o:spid="_x0000_s1028" type="#_x0000_t75" style="position:absolute;left:381;top:31470;width:30949;height:6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">
                  <v:imagedata r:id="rId29" o:title=""/>
                </v:shape>
              </v:group>
            </w:pict>
          </mc:Fallback>
        </mc:AlternateContent>
      </w:r>
    </w:p>
    <w:p w14:paraId="2B9951DB" w14:textId="301B33C5" w:rsidR="004E4714" w:rsidRPr="004E4714" w:rsidRDefault="002A74A0" w:rsidP="002A74A0">
      <w:r w:rsidRPr="00C0497B">
        <w:rPr>
          <w:noProof/>
        </w:rPr>
        <w:drawing>
          <wp:anchor distT="0" distB="0" distL="114300" distR="114300" simplePos="0" relativeHeight="251658250" behindDoc="1" locked="0" layoutInCell="1" allowOverlap="1" wp14:anchorId="502F7FC9" wp14:editId="2821D19B">
            <wp:simplePos x="0" y="0"/>
            <wp:positionH relativeFrom="page">
              <wp:posOffset>3368040</wp:posOffset>
            </wp:positionH>
            <wp:positionV relativeFrom="paragraph">
              <wp:posOffset>81280</wp:posOffset>
            </wp:positionV>
            <wp:extent cx="4028077" cy="183642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28077" cy="1836420"/>
                    </a:xfrm>
                    <a:prstGeom prst="rect">
                      <a:avLst/>
                    </a:prstGeom>
                  </pic:spPr>
                </pic:pic>
              </a:graphicData>
            </a:graphic>
            <wp14:sizeRelH relativeFrom="margin">
              <wp14:pctWidth>0</wp14:pctWidth>
            </wp14:sizeRelH>
            <wp14:sizeRelV relativeFrom="margin">
              <wp14:pctHeight>0</wp14:pctHeight>
            </wp14:sizeRelV>
          </wp:anchor>
        </w:drawing>
      </w:r>
      <w:r w:rsidR="00846E60">
        <w:rPr>
          <w:noProof/>
        </w:rPr>
        <mc:AlternateContent>
          <mc:Choice Requires="wps">
            <w:drawing>
              <wp:anchor distT="0" distB="0" distL="114300" distR="114300" simplePos="0" relativeHeight="251658252" behindDoc="1" locked="0" layoutInCell="1" allowOverlap="1" wp14:anchorId="59C9B47D" wp14:editId="7D9A79D2">
                <wp:simplePos x="0" y="0"/>
                <wp:positionH relativeFrom="column">
                  <wp:posOffset>2446020</wp:posOffset>
                </wp:positionH>
                <wp:positionV relativeFrom="paragraph">
                  <wp:posOffset>1898650</wp:posOffset>
                </wp:positionV>
                <wp:extent cx="402780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4027805" cy="635"/>
                        </a:xfrm>
                        <a:prstGeom prst="rect">
                          <a:avLst/>
                        </a:prstGeom>
                        <a:solidFill>
                          <a:prstClr val="white"/>
                        </a:solidFill>
                        <a:ln>
                          <a:noFill/>
                        </a:ln>
                      </wps:spPr>
                      <wps:txbx>
                        <w:txbxContent>
                          <w:p w14:paraId="70195B6D" w14:textId="38B7BE66" w:rsidR="00846E60" w:rsidRPr="00846E60" w:rsidRDefault="00846E60" w:rsidP="00846E60">
                            <w:pPr>
                              <w:pStyle w:val="Caption"/>
                              <w:rPr>
                                <w:i w:val="0"/>
                                <w:iCs w:val="0"/>
                                <w:sz w:val="20"/>
                                <w:szCs w:val="20"/>
                              </w:rPr>
                            </w:pPr>
                            <w:r w:rsidRPr="00846E60">
                              <w:rPr>
                                <w:i w:val="0"/>
                                <w:iCs w:val="0"/>
                                <w:sz w:val="20"/>
                                <w:szCs w:val="20"/>
                              </w:rPr>
                              <w:t>Figure 1</w:t>
                            </w:r>
                            <w:r w:rsidR="002A74A0">
                              <w:rPr>
                                <w:i w:val="0"/>
                                <w:iCs w:val="0"/>
                                <w:sz w:val="20"/>
                                <w:szCs w:val="20"/>
                              </w:rPr>
                              <w:t>4</w:t>
                            </w:r>
                            <w:r w:rsidRPr="00846E60">
                              <w:rPr>
                                <w:i w:val="0"/>
                                <w:iCs w:val="0"/>
                                <w:sz w:val="20"/>
                                <w:szCs w:val="20"/>
                              </w:rPr>
                              <w:t xml:space="preserve">: </w:t>
                            </w:r>
                            <w:r w:rsidRPr="00846E60">
                              <w:rPr>
                                <w:i w:val="0"/>
                                <w:iCs w:val="0"/>
                                <w:sz w:val="22"/>
                                <w:szCs w:val="22"/>
                              </w:rPr>
                              <w:t>Siamese Networks with Embedding Network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C9B47D" id="Text Box 51" o:spid="_x0000_s1029" type="#_x0000_t202" style="position:absolute;left:0;text-align:left;margin-left:192.6pt;margin-top:149.5pt;width:317.15pt;height:.05pt;z-index:-2516582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BFRLwIAAGY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" stroked="f">
                <v:textbox style="mso-fit-shape-to-text:t" inset="0,0,0,0">
                  <w:txbxContent>
                    <w:p w14:paraId="70195B6D" w14:textId="38B7BE66" w:rsidR="00846E60" w:rsidRPr="00846E60" w:rsidRDefault="00846E60" w:rsidP="00846E60">
                      <w:pPr>
                        <w:pStyle w:val="Caption"/>
                        <w:rPr>
                          <w:i w:val="0"/>
                          <w:iCs w:val="0"/>
                          <w:sz w:val="20"/>
                          <w:szCs w:val="20"/>
                        </w:rPr>
                      </w:pPr>
                      <w:r w:rsidRPr="00846E60">
                        <w:rPr>
                          <w:i w:val="0"/>
                          <w:iCs w:val="0"/>
                          <w:sz w:val="20"/>
                          <w:szCs w:val="20"/>
                        </w:rPr>
                        <w:t>Figure 1</w:t>
                      </w:r>
                      <w:r w:rsidR="002A74A0">
                        <w:rPr>
                          <w:i w:val="0"/>
                          <w:iCs w:val="0"/>
                          <w:sz w:val="20"/>
                          <w:szCs w:val="20"/>
                        </w:rPr>
                        <w:t>4</w:t>
                      </w:r>
                      <w:r w:rsidRPr="00846E60">
                        <w:rPr>
                          <w:i w:val="0"/>
                          <w:iCs w:val="0"/>
                          <w:sz w:val="20"/>
                          <w:szCs w:val="20"/>
                        </w:rPr>
                        <w:t xml:space="preserve">: </w:t>
                      </w:r>
                      <w:r w:rsidRPr="00846E60">
                        <w:rPr>
                          <w:i w:val="0"/>
                          <w:iCs w:val="0"/>
                          <w:sz w:val="22"/>
                          <w:szCs w:val="22"/>
                        </w:rPr>
                        <w:t>Siamese Networks with Embedding Network 3</w:t>
                      </w:r>
                    </w:p>
                  </w:txbxContent>
                </v:textbox>
              </v:shape>
            </w:pict>
          </mc:Fallback>
        </mc:AlternateContent>
      </w:r>
    </w:p>
    <w:p w14:paraId="16BAC62A" w14:textId="663C06BA" w:rsidR="0050473F" w:rsidRPr="0050473F" w:rsidRDefault="0050473F" w:rsidP="0050473F"/>
    <w:p w14:paraId="3360B50B" w14:textId="1773A196" w:rsidR="000A6915" w:rsidRDefault="000A6915" w:rsidP="000A6915"/>
    <w:p w14:paraId="204E26CD" w14:textId="33E08341" w:rsidR="000A6915" w:rsidRDefault="000A6915" w:rsidP="000A6915"/>
    <w:p w14:paraId="4C91A3DE" w14:textId="6FD1970D" w:rsidR="000A6915" w:rsidRDefault="000A6915" w:rsidP="000A6915"/>
    <w:p w14:paraId="13B3F1B5" w14:textId="6CE62080" w:rsidR="000A6915" w:rsidRDefault="000A6915" w:rsidP="000A6915"/>
    <w:p w14:paraId="020EC95E" w14:textId="44739BF5" w:rsidR="000A6915" w:rsidRDefault="000A6915" w:rsidP="000A6915"/>
    <w:p w14:paraId="6DE19459" w14:textId="18774FA9" w:rsidR="000A6915" w:rsidRDefault="000A6915" w:rsidP="000A6915"/>
    <w:p w14:paraId="157BF640" w14:textId="3ACB9379" w:rsidR="000A6915" w:rsidRDefault="000A6915" w:rsidP="000A6915"/>
    <w:p w14:paraId="65FDF681" w14:textId="2EEE3BF1" w:rsidR="002A74A0" w:rsidRDefault="002A74A0" w:rsidP="000A6915"/>
    <w:p w14:paraId="5A6B7EA8" w14:textId="6BB73EFD" w:rsidR="002A74A0" w:rsidRDefault="002A74A0" w:rsidP="000A6915"/>
    <w:p w14:paraId="7956F84B" w14:textId="487D9FE5" w:rsidR="002A74A0" w:rsidRDefault="002A74A0" w:rsidP="000A6915"/>
    <w:p w14:paraId="61A6DA92" w14:textId="77777777" w:rsidR="002A74A0" w:rsidRDefault="002A74A0" w:rsidP="000A6915"/>
    <w:p w14:paraId="6CD19E0B" w14:textId="02DC8A00" w:rsidR="002A74A0" w:rsidRDefault="002A74A0" w:rsidP="000A6915">
      <w:r>
        <w:rPr>
          <w:noProof/>
        </w:rPr>
        <w:lastRenderedPageBreak/>
        <mc:AlternateContent>
          <mc:Choice Requires="wps">
            <w:drawing>
              <wp:anchor distT="0" distB="0" distL="114300" distR="114300" simplePos="0" relativeHeight="251658251" behindDoc="1" locked="0" layoutInCell="1" allowOverlap="1" wp14:anchorId="5E09F260" wp14:editId="7C673577">
                <wp:simplePos x="0" y="0"/>
                <wp:positionH relativeFrom="column">
                  <wp:posOffset>-601345</wp:posOffset>
                </wp:positionH>
                <wp:positionV relativeFrom="paragraph">
                  <wp:posOffset>252730</wp:posOffset>
                </wp:positionV>
                <wp:extent cx="296354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963545" cy="635"/>
                        </a:xfrm>
                        <a:prstGeom prst="rect">
                          <a:avLst/>
                        </a:prstGeom>
                        <a:solidFill>
                          <a:prstClr val="white"/>
                        </a:solidFill>
                        <a:ln>
                          <a:noFill/>
                        </a:ln>
                      </wps:spPr>
                      <wps:txbx>
                        <w:txbxContent>
                          <w:p w14:paraId="2FBFAB14" w14:textId="43092BAE" w:rsidR="00846E60" w:rsidRPr="00846E60" w:rsidRDefault="00846E60" w:rsidP="00846E60">
                            <w:pPr>
                              <w:pStyle w:val="Caption"/>
                              <w:rPr>
                                <w:i w:val="0"/>
                                <w:iCs w:val="0"/>
                                <w:noProof/>
                                <w:sz w:val="20"/>
                                <w:szCs w:val="20"/>
                              </w:rPr>
                            </w:pPr>
                            <w:r w:rsidRPr="00846E60">
                              <w:rPr>
                                <w:i w:val="0"/>
                                <w:iCs w:val="0"/>
                                <w:sz w:val="20"/>
                                <w:szCs w:val="20"/>
                              </w:rPr>
                              <w:t>Figure 1</w:t>
                            </w:r>
                            <w:r w:rsidR="002A74A0">
                              <w:rPr>
                                <w:i w:val="0"/>
                                <w:iCs w:val="0"/>
                                <w:sz w:val="20"/>
                                <w:szCs w:val="20"/>
                              </w:rPr>
                              <w:t>3</w:t>
                            </w:r>
                            <w:r w:rsidRPr="00846E60">
                              <w:rPr>
                                <w:i w:val="0"/>
                                <w:iCs w:val="0"/>
                                <w:sz w:val="20"/>
                                <w:szCs w:val="20"/>
                              </w:rPr>
                              <w:t>: Embedding Network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09F260" id="Text Box 50" o:spid="_x0000_s1030" type="#_x0000_t202" style="position:absolute;left:0;text-align:left;margin-left:-47.35pt;margin-top:19.9pt;width:233.35pt;height:.05pt;z-index:-2516582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" stroked="f">
                <v:textbox style="mso-fit-shape-to-text:t" inset="0,0,0,0">
                  <w:txbxContent>
                    <w:p w14:paraId="2FBFAB14" w14:textId="43092BAE" w:rsidR="00846E60" w:rsidRPr="00846E60" w:rsidRDefault="00846E60" w:rsidP="00846E60">
                      <w:pPr>
                        <w:pStyle w:val="Caption"/>
                        <w:rPr>
                          <w:i w:val="0"/>
                          <w:iCs w:val="0"/>
                          <w:noProof/>
                          <w:sz w:val="20"/>
                          <w:szCs w:val="20"/>
                        </w:rPr>
                      </w:pPr>
                      <w:r w:rsidRPr="00846E60">
                        <w:rPr>
                          <w:i w:val="0"/>
                          <w:iCs w:val="0"/>
                          <w:sz w:val="20"/>
                          <w:szCs w:val="20"/>
                        </w:rPr>
                        <w:t>Figure 1</w:t>
                      </w:r>
                      <w:r w:rsidR="002A74A0">
                        <w:rPr>
                          <w:i w:val="0"/>
                          <w:iCs w:val="0"/>
                          <w:sz w:val="20"/>
                          <w:szCs w:val="20"/>
                        </w:rPr>
                        <w:t>3</w:t>
                      </w:r>
                      <w:r w:rsidRPr="00846E60">
                        <w:rPr>
                          <w:i w:val="0"/>
                          <w:iCs w:val="0"/>
                          <w:sz w:val="20"/>
                          <w:szCs w:val="20"/>
                        </w:rPr>
                        <w:t>: Embedding Network 3</w:t>
                      </w:r>
                    </w:p>
                  </w:txbxContent>
                </v:textbox>
              </v:shape>
            </w:pict>
          </mc:Fallback>
        </mc:AlternateContent>
      </w:r>
    </w:p>
    <w:p w14:paraId="50C4F194" w14:textId="0E78414C" w:rsidR="002A74A0" w:rsidRDefault="002A74A0" w:rsidP="002A74A0">
      <w:pPr>
        <w:pStyle w:val="Heading2"/>
      </w:pPr>
      <w:r>
        <w:t>Siamese Network Results</w:t>
      </w:r>
    </w:p>
    <w:p w14:paraId="4C754D73" w14:textId="66DF550D" w:rsidR="002A74A0" w:rsidRDefault="002A74A0" w:rsidP="000A6915">
      <w:r>
        <w:rPr>
          <w:noProof/>
        </w:rPr>
        <mc:AlternateContent>
          <mc:Choice Requires="wpg">
            <w:drawing>
              <wp:anchor distT="0" distB="0" distL="114300" distR="114300" simplePos="0" relativeHeight="251658243" behindDoc="1" locked="0" layoutInCell="1" allowOverlap="1" wp14:anchorId="042A482D" wp14:editId="348357DF">
                <wp:simplePos x="0" y="0"/>
                <wp:positionH relativeFrom="margin">
                  <wp:posOffset>160020</wp:posOffset>
                </wp:positionH>
                <wp:positionV relativeFrom="paragraph">
                  <wp:posOffset>0</wp:posOffset>
                </wp:positionV>
                <wp:extent cx="5433060" cy="1828800"/>
                <wp:effectExtent l="0" t="0" r="0" b="0"/>
                <wp:wrapNone/>
                <wp:docPr id="52" name="Group 52"/>
                <wp:cNvGraphicFramePr/>
                <a:graphic xmlns:a="http://schemas.openxmlformats.org/drawingml/2006/main">
                  <a:graphicData uri="http://schemas.microsoft.com/office/word/2010/wordprocessingGroup">
                    <wpg:wgp>
                      <wpg:cNvGrpSpPr/>
                      <wpg:grpSpPr>
                        <a:xfrm>
                          <a:off x="0" y="0"/>
                          <a:ext cx="5433060" cy="1828800"/>
                          <a:chOff x="0" y="0"/>
                          <a:chExt cx="5433060" cy="1828800"/>
                        </a:xfrm>
                      </wpg:grpSpPr>
                      <pic:pic xmlns:pic="http://schemas.openxmlformats.org/drawingml/2006/picture">
                        <pic:nvPicPr>
                          <pic:cNvPr id="29" name="Picture 29"/>
                          <pic:cNvPicPr>
                            <a:picLocks noChangeAspect="1"/>
                          </pic:cNvPicPr>
                        </pic:nvPicPr>
                        <pic:blipFill>
                          <a:blip r:embed="rId31"/>
                          <a:stretch>
                            <a:fillRect/>
                          </a:stretch>
                        </pic:blipFill>
                        <pic:spPr>
                          <a:xfrm>
                            <a:off x="0" y="22860"/>
                            <a:ext cx="2614295" cy="1805940"/>
                          </a:xfrm>
                          <a:prstGeom prst="rect">
                            <a:avLst/>
                          </a:prstGeom>
                        </pic:spPr>
                      </pic:pic>
                      <pic:pic xmlns:pic="http://schemas.openxmlformats.org/drawingml/2006/picture">
                        <pic:nvPicPr>
                          <pic:cNvPr id="30" name="Picture 30"/>
                          <pic:cNvPicPr>
                            <a:picLocks noChangeAspect="1"/>
                          </pic:cNvPicPr>
                        </pic:nvPicPr>
                        <pic:blipFill>
                          <a:blip r:embed="rId32"/>
                          <a:stretch>
                            <a:fillRect/>
                          </a:stretch>
                        </pic:blipFill>
                        <pic:spPr>
                          <a:xfrm>
                            <a:off x="2842260" y="0"/>
                            <a:ext cx="2590800" cy="1828800"/>
                          </a:xfrm>
                          <a:prstGeom prst="rect">
                            <a:avLst/>
                          </a:prstGeom>
                        </pic:spPr>
                      </pic:pic>
                    </wpg:wgp>
                  </a:graphicData>
                </a:graphic>
                <wp14:sizeRelH relativeFrom="margin">
                  <wp14:pctWidth>0</wp14:pctWidth>
                </wp14:sizeRelH>
                <wp14:sizeRelV relativeFrom="margin">
                  <wp14:pctHeight>0</wp14:pctHeight>
                </wp14:sizeRelV>
              </wp:anchor>
            </w:drawing>
          </mc:Choice>
          <mc:Fallback xmlns:arto="http://schemas.microsoft.com/office/word/2006/arto">
            <w:pict>
              <v:group w14:anchorId="4F09AAC6" id="Group 52" o:spid="_x0000_s1026" style="position:absolute;margin-left:12.6pt;margin-top:0;width:427.8pt;height:2in;z-index:-251652089;mso-position-horizontal-relative:margin;mso-width-relative:margin;mso-height-relative:margin" coordsize="54330,1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">
                <v:shape id="Picture 29" o:spid="_x0000_s1027" type="#_x0000_t75" style="position:absolute;top:228;width:26142;height:18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">
                  <v:imagedata r:id="rId33" o:title=""/>
                </v:shape>
                <v:shape id="Picture 30" o:spid="_x0000_s1028" type="#_x0000_t75" style="position:absolute;left:28422;width:2590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">
                  <v:imagedata r:id="rId34" o:title=""/>
                </v:shape>
                <w10:wrap anchorx="margin"/>
              </v:group>
            </w:pict>
          </mc:Fallback>
        </mc:AlternateContent>
      </w:r>
    </w:p>
    <w:p w14:paraId="02E5E0C5" w14:textId="52BD6F9C" w:rsidR="002A74A0" w:rsidRDefault="002A74A0" w:rsidP="000A6915"/>
    <w:p w14:paraId="5B6D2485" w14:textId="676084C7" w:rsidR="002A74A0" w:rsidRDefault="002A74A0" w:rsidP="000A6915"/>
    <w:p w14:paraId="309414B3" w14:textId="1F55EB05" w:rsidR="000A6915" w:rsidRDefault="000A6915" w:rsidP="000A6915"/>
    <w:p w14:paraId="0757ED48" w14:textId="2A1CE706" w:rsidR="005404DB" w:rsidRDefault="005404DB" w:rsidP="000A6915"/>
    <w:p w14:paraId="3D69E7E2" w14:textId="6CEF958B" w:rsidR="005404DB" w:rsidRDefault="005404DB" w:rsidP="000A6915"/>
    <w:p w14:paraId="66F9F18F" w14:textId="1CB1F7DC" w:rsidR="00E93720" w:rsidRDefault="00E93720" w:rsidP="000A6915"/>
    <w:p w14:paraId="41C387F9" w14:textId="727E7D3F" w:rsidR="00E93720" w:rsidRDefault="002A74A0" w:rsidP="000A6915">
      <w:r>
        <w:rPr>
          <w:noProof/>
        </w:rPr>
        <mc:AlternateContent>
          <mc:Choice Requires="wps">
            <w:drawing>
              <wp:anchor distT="0" distB="0" distL="114300" distR="114300" simplePos="0" relativeHeight="251658253" behindDoc="1" locked="0" layoutInCell="1" allowOverlap="1" wp14:anchorId="4143203A" wp14:editId="495E1F8F">
                <wp:simplePos x="0" y="0"/>
                <wp:positionH relativeFrom="margin">
                  <wp:align>left</wp:align>
                </wp:positionH>
                <wp:positionV relativeFrom="paragraph">
                  <wp:posOffset>11430</wp:posOffset>
                </wp:positionV>
                <wp:extent cx="5433060"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433060" cy="635"/>
                        </a:xfrm>
                        <a:prstGeom prst="rect">
                          <a:avLst/>
                        </a:prstGeom>
                        <a:solidFill>
                          <a:prstClr val="white"/>
                        </a:solidFill>
                        <a:ln>
                          <a:noFill/>
                        </a:ln>
                      </wps:spPr>
                      <wps:txbx>
                        <w:txbxContent>
                          <w:p w14:paraId="67306E88" w14:textId="127970D1" w:rsidR="00E4116E" w:rsidRPr="00BC7E6E" w:rsidRDefault="00E4116E" w:rsidP="00E4116E">
                            <w:pPr>
                              <w:pStyle w:val="Caption"/>
                              <w:rPr>
                                <w:b/>
                                <w:i w:val="0"/>
                                <w:iCs w:val="0"/>
                                <w:noProof/>
                                <w:color w:val="000000" w:themeColor="text1"/>
                                <w:sz w:val="20"/>
                                <w:szCs w:val="20"/>
                              </w:rPr>
                            </w:pPr>
                            <w:r w:rsidRPr="00BC7E6E">
                              <w:rPr>
                                <w:i w:val="0"/>
                                <w:iCs w:val="0"/>
                                <w:sz w:val="20"/>
                                <w:szCs w:val="20"/>
                              </w:rPr>
                              <w:t>Figure 1</w:t>
                            </w:r>
                            <w:r w:rsidR="002A74A0">
                              <w:rPr>
                                <w:i w:val="0"/>
                                <w:iCs w:val="0"/>
                                <w:sz w:val="20"/>
                                <w:szCs w:val="20"/>
                              </w:rPr>
                              <w:t>5</w:t>
                            </w:r>
                            <w:r w:rsidRPr="00BC7E6E">
                              <w:rPr>
                                <w:i w:val="0"/>
                                <w:iCs w:val="0"/>
                                <w:sz w:val="20"/>
                                <w:szCs w:val="20"/>
                              </w:rPr>
                              <w:t>: Siamese Network</w:t>
                            </w:r>
                            <w:r w:rsidR="00C31B1A" w:rsidRPr="00BC7E6E">
                              <w:rPr>
                                <w:i w:val="0"/>
                                <w:iCs w:val="0"/>
                                <w:sz w:val="20"/>
                                <w:szCs w:val="20"/>
                              </w:rPr>
                              <w:t xml:space="preserve"> with Embedding Networks 1</w:t>
                            </w:r>
                            <w:r w:rsidR="00BC7E6E" w:rsidRPr="00BC7E6E">
                              <w:rPr>
                                <w:i w:val="0"/>
                                <w:iCs w:val="0"/>
                                <w:sz w:val="20"/>
                                <w:szCs w:val="20"/>
                              </w:rPr>
                              <w:t xml:space="preserve"> Accuracy &amp; L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3203A" id="Text Box 53" o:spid="_x0000_s1031" type="#_x0000_t202" style="position:absolute;left:0;text-align:left;margin-left:0;margin-top:.9pt;width:427.8pt;height:.05pt;z-index:-251658227;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" stroked="f">
                <v:textbox style="mso-fit-shape-to-text:t" inset="0,0,0,0">
                  <w:txbxContent>
                    <w:p w14:paraId="67306E88" w14:textId="127970D1" w:rsidR="00E4116E" w:rsidRPr="00BC7E6E" w:rsidRDefault="00E4116E" w:rsidP="00E4116E">
                      <w:pPr>
                        <w:pStyle w:val="Caption"/>
                        <w:rPr>
                          <w:b/>
                          <w:i w:val="0"/>
                          <w:iCs w:val="0"/>
                          <w:noProof/>
                          <w:color w:val="000000" w:themeColor="text1"/>
                          <w:sz w:val="20"/>
                          <w:szCs w:val="20"/>
                        </w:rPr>
                      </w:pPr>
                      <w:r w:rsidRPr="00BC7E6E">
                        <w:rPr>
                          <w:i w:val="0"/>
                          <w:iCs w:val="0"/>
                          <w:sz w:val="20"/>
                          <w:szCs w:val="20"/>
                        </w:rPr>
                        <w:t>Figure 1</w:t>
                      </w:r>
                      <w:r w:rsidR="002A74A0">
                        <w:rPr>
                          <w:i w:val="0"/>
                          <w:iCs w:val="0"/>
                          <w:sz w:val="20"/>
                          <w:szCs w:val="20"/>
                        </w:rPr>
                        <w:t>5</w:t>
                      </w:r>
                      <w:r w:rsidRPr="00BC7E6E">
                        <w:rPr>
                          <w:i w:val="0"/>
                          <w:iCs w:val="0"/>
                          <w:sz w:val="20"/>
                          <w:szCs w:val="20"/>
                        </w:rPr>
                        <w:t>: Siamese Network</w:t>
                      </w:r>
                      <w:r w:rsidR="00C31B1A" w:rsidRPr="00BC7E6E">
                        <w:rPr>
                          <w:i w:val="0"/>
                          <w:iCs w:val="0"/>
                          <w:sz w:val="20"/>
                          <w:szCs w:val="20"/>
                        </w:rPr>
                        <w:t xml:space="preserve"> with Embedding Networks 1</w:t>
                      </w:r>
                      <w:r w:rsidR="00BC7E6E" w:rsidRPr="00BC7E6E">
                        <w:rPr>
                          <w:i w:val="0"/>
                          <w:iCs w:val="0"/>
                          <w:sz w:val="20"/>
                          <w:szCs w:val="20"/>
                        </w:rPr>
                        <w:t xml:space="preserve"> Accuracy &amp; Loss</w:t>
                      </w:r>
                    </w:p>
                  </w:txbxContent>
                </v:textbox>
                <w10:wrap anchorx="margin"/>
              </v:shape>
            </w:pict>
          </mc:Fallback>
        </mc:AlternateContent>
      </w:r>
    </w:p>
    <w:p w14:paraId="4ACD32CF" w14:textId="4E5EAB42" w:rsidR="002A74A0" w:rsidRDefault="002A74A0" w:rsidP="000A6915">
      <w:pPr>
        <w:rPr>
          <w:noProof/>
        </w:rPr>
      </w:pPr>
    </w:p>
    <w:p w14:paraId="2230F3A4" w14:textId="4B63B2BF" w:rsidR="00E93720" w:rsidRDefault="002A74A0" w:rsidP="000A6915">
      <w:r>
        <w:rPr>
          <w:noProof/>
        </w:rPr>
        <mc:AlternateContent>
          <mc:Choice Requires="wpg">
            <w:drawing>
              <wp:anchor distT="0" distB="0" distL="114300" distR="114300" simplePos="0" relativeHeight="251658247" behindDoc="1" locked="0" layoutInCell="1" allowOverlap="1" wp14:anchorId="0D34D5B1" wp14:editId="5DE65ABD">
                <wp:simplePos x="0" y="0"/>
                <wp:positionH relativeFrom="margin">
                  <wp:align>left</wp:align>
                </wp:positionH>
                <wp:positionV relativeFrom="paragraph">
                  <wp:posOffset>90805</wp:posOffset>
                </wp:positionV>
                <wp:extent cx="5546090" cy="1889760"/>
                <wp:effectExtent l="0" t="0" r="0" b="0"/>
                <wp:wrapNone/>
                <wp:docPr id="54" name="Group 54"/>
                <wp:cNvGraphicFramePr/>
                <a:graphic xmlns:a="http://schemas.openxmlformats.org/drawingml/2006/main">
                  <a:graphicData uri="http://schemas.microsoft.com/office/word/2010/wordprocessingGroup">
                    <wpg:wgp>
                      <wpg:cNvGrpSpPr/>
                      <wpg:grpSpPr>
                        <a:xfrm>
                          <a:off x="0" y="0"/>
                          <a:ext cx="5546090" cy="1889760"/>
                          <a:chOff x="0" y="0"/>
                          <a:chExt cx="5546090" cy="1889760"/>
                        </a:xfrm>
                      </wpg:grpSpPr>
                      <pic:pic xmlns:pic="http://schemas.openxmlformats.org/drawingml/2006/picture">
                        <pic:nvPicPr>
                          <pic:cNvPr id="41" name="Picture 41"/>
                          <pic:cNvPicPr>
                            <a:picLocks noChangeAspect="1"/>
                          </pic:cNvPicPr>
                        </pic:nvPicPr>
                        <pic:blipFill>
                          <a:blip r:embed="rId35"/>
                          <a:stretch>
                            <a:fillRect/>
                          </a:stretch>
                        </pic:blipFill>
                        <pic:spPr>
                          <a:xfrm>
                            <a:off x="0" y="15240"/>
                            <a:ext cx="2667000" cy="1836420"/>
                          </a:xfrm>
                          <a:prstGeom prst="rect">
                            <a:avLst/>
                          </a:prstGeom>
                        </pic:spPr>
                      </pic:pic>
                      <pic:pic xmlns:pic="http://schemas.openxmlformats.org/drawingml/2006/picture">
                        <pic:nvPicPr>
                          <pic:cNvPr id="42" name="Picture 42"/>
                          <pic:cNvPicPr>
                            <a:picLocks noChangeAspect="1"/>
                          </pic:cNvPicPr>
                        </pic:nvPicPr>
                        <pic:blipFill>
                          <a:blip r:embed="rId36"/>
                          <a:stretch>
                            <a:fillRect/>
                          </a:stretch>
                        </pic:blipFill>
                        <pic:spPr>
                          <a:xfrm>
                            <a:off x="2773680" y="0"/>
                            <a:ext cx="2772410" cy="1889760"/>
                          </a:xfrm>
                          <a:prstGeom prst="rect">
                            <a:avLst/>
                          </a:prstGeom>
                        </pic:spPr>
                      </pic:pic>
                    </wpg:wgp>
                  </a:graphicData>
                </a:graphic>
              </wp:anchor>
            </w:drawing>
          </mc:Choice>
          <mc:Fallback xmlns:arto="http://schemas.microsoft.com/office/word/2006/arto">
            <w:pict>
              <v:group w14:anchorId="31D52B33" id="Group 54" o:spid="_x0000_s1026" style="position:absolute;margin-left:0;margin-top:7.15pt;width:436.7pt;height:148.8pt;z-index:-251628537;mso-position-horizontal:left;mso-position-horizontal-relative:margin" coordsize="55460,18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">
                <v:shape id="Picture 41" o:spid="_x0000_s1027" type="#_x0000_t75" style="position:absolute;top:152;width:26670;height:18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">
                  <v:imagedata r:id="rId37" o:title=""/>
                </v:shape>
                <v:shape id="Picture 42" o:spid="_x0000_s1028" type="#_x0000_t75" style="position:absolute;left:27736;width:27724;height:18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">
                  <v:imagedata r:id="rId38" o:title=""/>
                </v:shape>
                <w10:wrap anchorx="margin"/>
              </v:group>
            </w:pict>
          </mc:Fallback>
        </mc:AlternateContent>
      </w:r>
    </w:p>
    <w:p w14:paraId="0EA54743" w14:textId="6824C820" w:rsidR="009143FA" w:rsidRDefault="009143FA" w:rsidP="000A6915"/>
    <w:p w14:paraId="14ED3D6B" w14:textId="04F99A01" w:rsidR="009143FA" w:rsidRDefault="009143FA" w:rsidP="000A6915"/>
    <w:p w14:paraId="52B456FE" w14:textId="1C3A29B4" w:rsidR="009143FA" w:rsidRDefault="009143FA" w:rsidP="000A6915"/>
    <w:p w14:paraId="2C1E7C8D" w14:textId="68A082CB" w:rsidR="005404DB" w:rsidRDefault="005404DB" w:rsidP="000A6915"/>
    <w:p w14:paraId="280B662E" w14:textId="176E0899" w:rsidR="005404DB" w:rsidRDefault="005404DB" w:rsidP="000A6915"/>
    <w:p w14:paraId="08DFA42A" w14:textId="3637FCBE" w:rsidR="002A74A0" w:rsidRDefault="002A74A0" w:rsidP="000A6915"/>
    <w:p w14:paraId="30EAF96E" w14:textId="4FD3157C" w:rsidR="002A74A0" w:rsidRDefault="002A74A0" w:rsidP="000A6915">
      <w:r>
        <w:rPr>
          <w:noProof/>
        </w:rPr>
        <mc:AlternateContent>
          <mc:Choice Requires="wps">
            <w:drawing>
              <wp:anchor distT="0" distB="0" distL="114300" distR="114300" simplePos="0" relativeHeight="251658254" behindDoc="1" locked="0" layoutInCell="1" allowOverlap="1" wp14:anchorId="7FD24EAE" wp14:editId="03A6A73E">
                <wp:simplePos x="0" y="0"/>
                <wp:positionH relativeFrom="margin">
                  <wp:posOffset>-67310</wp:posOffset>
                </wp:positionH>
                <wp:positionV relativeFrom="paragraph">
                  <wp:posOffset>99695</wp:posOffset>
                </wp:positionV>
                <wp:extent cx="5546090"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46090" cy="635"/>
                        </a:xfrm>
                        <a:prstGeom prst="rect">
                          <a:avLst/>
                        </a:prstGeom>
                        <a:solidFill>
                          <a:prstClr val="white"/>
                        </a:solidFill>
                        <a:ln>
                          <a:noFill/>
                        </a:ln>
                      </wps:spPr>
                      <wps:txbx>
                        <w:txbxContent>
                          <w:p w14:paraId="463E412F" w14:textId="3B7986BF" w:rsidR="00BC7E6E" w:rsidRPr="002A74A0" w:rsidRDefault="00BC7E6E" w:rsidP="00BC7E6E">
                            <w:pPr>
                              <w:pStyle w:val="Caption"/>
                              <w:rPr>
                                <w:i w:val="0"/>
                                <w:iCs w:val="0"/>
                                <w:sz w:val="20"/>
                                <w:szCs w:val="20"/>
                              </w:rPr>
                            </w:pPr>
                            <w:r w:rsidRPr="00BC7E6E">
                              <w:rPr>
                                <w:i w:val="0"/>
                                <w:iCs w:val="0"/>
                              </w:rPr>
                              <w:t>Figure 1</w:t>
                            </w:r>
                            <w:r w:rsidR="002A74A0">
                              <w:rPr>
                                <w:i w:val="0"/>
                                <w:iCs w:val="0"/>
                              </w:rPr>
                              <w:t>6</w:t>
                            </w:r>
                            <w:r w:rsidRPr="00BC7E6E">
                              <w:rPr>
                                <w:i w:val="0"/>
                                <w:iCs w:val="0"/>
                              </w:rPr>
                              <w:t xml:space="preserve">: </w:t>
                            </w:r>
                            <w:r w:rsidRPr="00BC7E6E">
                              <w:rPr>
                                <w:i w:val="0"/>
                                <w:iCs w:val="0"/>
                                <w:sz w:val="20"/>
                                <w:szCs w:val="20"/>
                              </w:rPr>
                              <w:t xml:space="preserve">Siamese Network with Embedding Networks </w:t>
                            </w:r>
                            <w:r>
                              <w:rPr>
                                <w:i w:val="0"/>
                                <w:iCs w:val="0"/>
                                <w:sz w:val="20"/>
                                <w:szCs w:val="20"/>
                              </w:rPr>
                              <w:t>2</w:t>
                            </w:r>
                            <w:r w:rsidRPr="00BC7E6E">
                              <w:rPr>
                                <w:i w:val="0"/>
                                <w:iCs w:val="0"/>
                                <w:sz w:val="20"/>
                                <w:szCs w:val="20"/>
                              </w:rPr>
                              <w:t xml:space="preserve"> Accuracy &amp; L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24EAE" id="Text Box 55" o:spid="_x0000_s1032" type="#_x0000_t202" style="position:absolute;left:0;text-align:left;margin-left:-5.3pt;margin-top:7.85pt;width:436.7pt;height:.05pt;z-index:-25165822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" stroked="f">
                <v:textbox style="mso-fit-shape-to-text:t" inset="0,0,0,0">
                  <w:txbxContent>
                    <w:p w14:paraId="463E412F" w14:textId="3B7986BF" w:rsidR="00BC7E6E" w:rsidRPr="002A74A0" w:rsidRDefault="00BC7E6E" w:rsidP="00BC7E6E">
                      <w:pPr>
                        <w:pStyle w:val="Caption"/>
                        <w:rPr>
                          <w:i w:val="0"/>
                          <w:iCs w:val="0"/>
                          <w:sz w:val="20"/>
                          <w:szCs w:val="20"/>
                        </w:rPr>
                      </w:pPr>
                      <w:r w:rsidRPr="00BC7E6E">
                        <w:rPr>
                          <w:i w:val="0"/>
                          <w:iCs w:val="0"/>
                        </w:rPr>
                        <w:t>Figure 1</w:t>
                      </w:r>
                      <w:r w:rsidR="002A74A0">
                        <w:rPr>
                          <w:i w:val="0"/>
                          <w:iCs w:val="0"/>
                        </w:rPr>
                        <w:t>6</w:t>
                      </w:r>
                      <w:r w:rsidRPr="00BC7E6E">
                        <w:rPr>
                          <w:i w:val="0"/>
                          <w:iCs w:val="0"/>
                        </w:rPr>
                        <w:t xml:space="preserve">: </w:t>
                      </w:r>
                      <w:r w:rsidRPr="00BC7E6E">
                        <w:rPr>
                          <w:i w:val="0"/>
                          <w:iCs w:val="0"/>
                          <w:sz w:val="20"/>
                          <w:szCs w:val="20"/>
                        </w:rPr>
                        <w:t xml:space="preserve">Siamese Network with Embedding Networks </w:t>
                      </w:r>
                      <w:r>
                        <w:rPr>
                          <w:i w:val="0"/>
                          <w:iCs w:val="0"/>
                          <w:sz w:val="20"/>
                          <w:szCs w:val="20"/>
                        </w:rPr>
                        <w:t>2</w:t>
                      </w:r>
                      <w:r w:rsidRPr="00BC7E6E">
                        <w:rPr>
                          <w:i w:val="0"/>
                          <w:iCs w:val="0"/>
                          <w:sz w:val="20"/>
                          <w:szCs w:val="20"/>
                        </w:rPr>
                        <w:t xml:space="preserve"> Accuracy &amp; Loss</w:t>
                      </w:r>
                    </w:p>
                  </w:txbxContent>
                </v:textbox>
                <w10:wrap anchorx="margin"/>
              </v:shape>
            </w:pict>
          </mc:Fallback>
        </mc:AlternateContent>
      </w:r>
    </w:p>
    <w:p w14:paraId="268E437C" w14:textId="77777777" w:rsidR="002A74A0" w:rsidRDefault="002A74A0" w:rsidP="000A6915"/>
    <w:p w14:paraId="52AC66F3" w14:textId="3CEE8C6F" w:rsidR="005404DB" w:rsidRDefault="00525125" w:rsidP="000A6915">
      <w:r>
        <w:rPr>
          <w:noProof/>
        </w:rPr>
        <mc:AlternateContent>
          <mc:Choice Requires="wps">
            <w:drawing>
              <wp:anchor distT="0" distB="0" distL="114300" distR="114300" simplePos="0" relativeHeight="251658255" behindDoc="1" locked="0" layoutInCell="1" allowOverlap="1" wp14:anchorId="0D5CE236" wp14:editId="4D2E7B47">
                <wp:simplePos x="0" y="0"/>
                <wp:positionH relativeFrom="column">
                  <wp:posOffset>-152400</wp:posOffset>
                </wp:positionH>
                <wp:positionV relativeFrom="paragraph">
                  <wp:posOffset>2132330</wp:posOffset>
                </wp:positionV>
                <wp:extent cx="5585460" cy="63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5585460" cy="635"/>
                        </a:xfrm>
                        <a:prstGeom prst="rect">
                          <a:avLst/>
                        </a:prstGeom>
                        <a:solidFill>
                          <a:prstClr val="white"/>
                        </a:solidFill>
                        <a:ln>
                          <a:noFill/>
                        </a:ln>
                      </wps:spPr>
                      <wps:txbx>
                        <w:txbxContent>
                          <w:p w14:paraId="2DE68C44" w14:textId="049FF751" w:rsidR="00525125" w:rsidRPr="00525125" w:rsidRDefault="00525125" w:rsidP="00525125">
                            <w:pPr>
                              <w:pStyle w:val="Caption"/>
                              <w:rPr>
                                <w:i w:val="0"/>
                                <w:iCs w:val="0"/>
                                <w:noProof/>
                                <w:sz w:val="20"/>
                                <w:szCs w:val="20"/>
                              </w:rPr>
                            </w:pPr>
                            <w:r w:rsidRPr="00525125">
                              <w:rPr>
                                <w:i w:val="0"/>
                                <w:iCs w:val="0"/>
                                <w:sz w:val="20"/>
                                <w:szCs w:val="20"/>
                              </w:rPr>
                              <w:t>Figure 1</w:t>
                            </w:r>
                            <w:r w:rsidR="002A74A0">
                              <w:rPr>
                                <w:i w:val="0"/>
                                <w:iCs w:val="0"/>
                                <w:sz w:val="20"/>
                                <w:szCs w:val="20"/>
                              </w:rPr>
                              <w:t>7</w:t>
                            </w:r>
                            <w:r w:rsidRPr="00525125">
                              <w:rPr>
                                <w:i w:val="0"/>
                                <w:iCs w:val="0"/>
                                <w:sz w:val="20"/>
                                <w:szCs w:val="20"/>
                              </w:rPr>
                              <w:t>: Siamese Network with Embedding Networks 3 Accuracy &amp; L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5CE236" id="Text Box 57" o:spid="_x0000_s1033" type="#_x0000_t202" style="position:absolute;left:0;text-align:left;margin-left:-12pt;margin-top:167.9pt;width:439.8pt;height:.05pt;z-index:-2516582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" stroked="f">
                <v:textbox style="mso-fit-shape-to-text:t" inset="0,0,0,0">
                  <w:txbxContent>
                    <w:p w14:paraId="2DE68C44" w14:textId="049FF751" w:rsidR="00525125" w:rsidRPr="00525125" w:rsidRDefault="00525125" w:rsidP="00525125">
                      <w:pPr>
                        <w:pStyle w:val="Caption"/>
                        <w:rPr>
                          <w:i w:val="0"/>
                          <w:iCs w:val="0"/>
                          <w:noProof/>
                          <w:sz w:val="20"/>
                          <w:szCs w:val="20"/>
                        </w:rPr>
                      </w:pPr>
                      <w:r w:rsidRPr="00525125">
                        <w:rPr>
                          <w:i w:val="0"/>
                          <w:iCs w:val="0"/>
                          <w:sz w:val="20"/>
                          <w:szCs w:val="20"/>
                        </w:rPr>
                        <w:t>Figure 1</w:t>
                      </w:r>
                      <w:r w:rsidR="002A74A0">
                        <w:rPr>
                          <w:i w:val="0"/>
                          <w:iCs w:val="0"/>
                          <w:sz w:val="20"/>
                          <w:szCs w:val="20"/>
                        </w:rPr>
                        <w:t>7</w:t>
                      </w:r>
                      <w:r w:rsidRPr="00525125">
                        <w:rPr>
                          <w:i w:val="0"/>
                          <w:iCs w:val="0"/>
                          <w:sz w:val="20"/>
                          <w:szCs w:val="20"/>
                        </w:rPr>
                        <w:t>: Siamese Network with Embedding Networks 3 Accuracy &amp; Loss</w:t>
                      </w:r>
                    </w:p>
                  </w:txbxContent>
                </v:textbox>
              </v:shape>
            </w:pict>
          </mc:Fallback>
        </mc:AlternateContent>
      </w:r>
      <w:r w:rsidR="00BC7E6E">
        <w:rPr>
          <w:noProof/>
        </w:rPr>
        <mc:AlternateContent>
          <mc:Choice Requires="wpg">
            <w:drawing>
              <wp:anchor distT="0" distB="0" distL="114300" distR="114300" simplePos="0" relativeHeight="251658240" behindDoc="1" locked="0" layoutInCell="1" allowOverlap="1" wp14:anchorId="1C06671C" wp14:editId="3A93C2BB">
                <wp:simplePos x="0" y="0"/>
                <wp:positionH relativeFrom="column">
                  <wp:posOffset>-152400</wp:posOffset>
                </wp:positionH>
                <wp:positionV relativeFrom="paragraph">
                  <wp:posOffset>148590</wp:posOffset>
                </wp:positionV>
                <wp:extent cx="5585460" cy="1926590"/>
                <wp:effectExtent l="0" t="0" r="0" b="0"/>
                <wp:wrapNone/>
                <wp:docPr id="56" name="Group 56"/>
                <wp:cNvGraphicFramePr/>
                <a:graphic xmlns:a="http://schemas.openxmlformats.org/drawingml/2006/main">
                  <a:graphicData uri="http://schemas.microsoft.com/office/word/2010/wordprocessingGroup">
                    <wpg:wgp>
                      <wpg:cNvGrpSpPr/>
                      <wpg:grpSpPr>
                        <a:xfrm>
                          <a:off x="0" y="0"/>
                          <a:ext cx="5585460" cy="1926590"/>
                          <a:chOff x="0" y="0"/>
                          <a:chExt cx="5585460" cy="1926590"/>
                        </a:xfrm>
                      </wpg:grpSpPr>
                      <pic:pic xmlns:pic="http://schemas.openxmlformats.org/drawingml/2006/picture">
                        <pic:nvPicPr>
                          <pic:cNvPr id="23" name="Picture 23"/>
                          <pic:cNvPicPr>
                            <a:picLocks noChangeAspect="1"/>
                          </pic:cNvPicPr>
                        </pic:nvPicPr>
                        <pic:blipFill>
                          <a:blip r:embed="rId39"/>
                          <a:stretch>
                            <a:fillRect/>
                          </a:stretch>
                        </pic:blipFill>
                        <pic:spPr>
                          <a:xfrm>
                            <a:off x="0" y="15240"/>
                            <a:ext cx="2790190" cy="1911350"/>
                          </a:xfrm>
                          <a:prstGeom prst="rect">
                            <a:avLst/>
                          </a:prstGeom>
                        </pic:spPr>
                      </pic:pic>
                      <pic:pic xmlns:pic="http://schemas.openxmlformats.org/drawingml/2006/picture">
                        <pic:nvPicPr>
                          <pic:cNvPr id="24" name="Picture 24"/>
                          <pic:cNvPicPr>
                            <a:picLocks noChangeAspect="1"/>
                          </pic:cNvPicPr>
                        </pic:nvPicPr>
                        <pic:blipFill>
                          <a:blip r:embed="rId40"/>
                          <a:stretch>
                            <a:fillRect/>
                          </a:stretch>
                        </pic:blipFill>
                        <pic:spPr>
                          <a:xfrm>
                            <a:off x="2842260" y="0"/>
                            <a:ext cx="2743200" cy="1926590"/>
                          </a:xfrm>
                          <a:prstGeom prst="rect">
                            <a:avLst/>
                          </a:prstGeom>
                        </pic:spPr>
                      </pic:pic>
                    </wpg:wgp>
                  </a:graphicData>
                </a:graphic>
              </wp:anchor>
            </w:drawing>
          </mc:Choice>
          <mc:Fallback xmlns:arto="http://schemas.microsoft.com/office/word/2006/arto">
            <w:pict>
              <v:group w14:anchorId="6471E586" id="Group 56" o:spid="_x0000_s1026" style="position:absolute;margin-left:-12pt;margin-top:11.7pt;width:439.8pt;height:151.7pt;z-index:-251661307" coordsize="55854,19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">
                <v:shape id="Picture 23" o:spid="_x0000_s1027" type="#_x0000_t75" style="position:absolute;top:152;width:27901;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">
                  <v:imagedata r:id="rId41" o:title=""/>
                </v:shape>
                <v:shape id="Picture 24" o:spid="_x0000_s1028" type="#_x0000_t75" style="position:absolute;left:28422;width:27432;height:19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">
                  <v:imagedata r:id="rId42" o:title=""/>
                </v:shape>
              </v:group>
            </w:pict>
          </mc:Fallback>
        </mc:AlternateContent>
      </w:r>
    </w:p>
    <w:p w14:paraId="1729F54A" w14:textId="40670262" w:rsidR="005404DB" w:rsidRDefault="005404DB" w:rsidP="000A6915"/>
    <w:p w14:paraId="70E36AB4" w14:textId="6A0E8163" w:rsidR="005404DB" w:rsidRDefault="005404DB" w:rsidP="000A6915"/>
    <w:p w14:paraId="00DD5C88" w14:textId="1EE7E8F7" w:rsidR="005404DB" w:rsidRDefault="005404DB" w:rsidP="000A6915"/>
    <w:p w14:paraId="1C37E30C" w14:textId="23FD3B5D" w:rsidR="005404DB" w:rsidRDefault="005404DB" w:rsidP="000A6915"/>
    <w:p w14:paraId="5F726E03" w14:textId="7C635C03" w:rsidR="005404DB" w:rsidRDefault="005404DB" w:rsidP="000A6915"/>
    <w:p w14:paraId="6B633C31" w14:textId="2C7E9B53" w:rsidR="005404DB" w:rsidRDefault="005404DB" w:rsidP="000A6915"/>
    <w:p w14:paraId="4DEDD52A" w14:textId="6192AEF3" w:rsidR="005404DB" w:rsidRDefault="005404DB" w:rsidP="000A6915"/>
    <w:p w14:paraId="77B73350" w14:textId="229F34E9" w:rsidR="005404DB" w:rsidRDefault="005404DB" w:rsidP="000A6915"/>
    <w:p w14:paraId="5E946221" w14:textId="6E410A31" w:rsidR="00D407D4" w:rsidRDefault="00062789">
      <w:pPr>
        <w:spacing w:line="259" w:lineRule="auto"/>
        <w:jc w:val="left"/>
      </w:pPr>
      <w:r>
        <w:br w:type="page"/>
      </w:r>
    </w:p>
    <w:p w14:paraId="01D9C51B" w14:textId="744E736B" w:rsidR="00D407D4" w:rsidRDefault="00525125" w:rsidP="000A6915">
      <w:r w:rsidRPr="009345BB">
        <w:rPr>
          <w:noProof/>
        </w:rPr>
        <w:lastRenderedPageBreak/>
        <w:drawing>
          <wp:anchor distT="0" distB="0" distL="114300" distR="114300" simplePos="0" relativeHeight="251658244" behindDoc="1" locked="0" layoutInCell="1" allowOverlap="1" wp14:anchorId="2DA58E96" wp14:editId="47535036">
            <wp:simplePos x="0" y="0"/>
            <wp:positionH relativeFrom="margin">
              <wp:posOffset>4152900</wp:posOffset>
            </wp:positionH>
            <wp:positionV relativeFrom="paragraph">
              <wp:posOffset>76200</wp:posOffset>
            </wp:positionV>
            <wp:extent cx="2474595" cy="1704297"/>
            <wp:effectExtent l="0" t="0" r="190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493630" cy="1717407"/>
                    </a:xfrm>
                    <a:prstGeom prst="rect">
                      <a:avLst/>
                    </a:prstGeom>
                  </pic:spPr>
                </pic:pic>
              </a:graphicData>
            </a:graphic>
            <wp14:sizeRelH relativeFrom="margin">
              <wp14:pctWidth>0</wp14:pctWidth>
            </wp14:sizeRelH>
            <wp14:sizeRelV relativeFrom="margin">
              <wp14:pctHeight>0</wp14:pctHeight>
            </wp14:sizeRelV>
          </wp:anchor>
        </w:drawing>
      </w:r>
      <w:r w:rsidRPr="003D12DB">
        <w:rPr>
          <w:noProof/>
        </w:rPr>
        <w:drawing>
          <wp:anchor distT="0" distB="0" distL="114300" distR="114300" simplePos="0" relativeHeight="251658246" behindDoc="1" locked="0" layoutInCell="1" allowOverlap="1" wp14:anchorId="7659DF85" wp14:editId="1835F1F7">
            <wp:simplePos x="0" y="0"/>
            <wp:positionH relativeFrom="margin">
              <wp:posOffset>1691640</wp:posOffset>
            </wp:positionH>
            <wp:positionV relativeFrom="paragraph">
              <wp:posOffset>7620</wp:posOffset>
            </wp:positionV>
            <wp:extent cx="2575276" cy="1776553"/>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75276" cy="1776553"/>
                    </a:xfrm>
                    <a:prstGeom prst="rect">
                      <a:avLst/>
                    </a:prstGeom>
                  </pic:spPr>
                </pic:pic>
              </a:graphicData>
            </a:graphic>
            <wp14:sizeRelH relativeFrom="margin">
              <wp14:pctWidth>0</wp14:pctWidth>
            </wp14:sizeRelH>
            <wp14:sizeRelV relativeFrom="margin">
              <wp14:pctHeight>0</wp14:pctHeight>
            </wp14:sizeRelV>
          </wp:anchor>
        </w:drawing>
      </w:r>
      <w:r w:rsidRPr="00ED68C5">
        <w:rPr>
          <w:noProof/>
        </w:rPr>
        <w:drawing>
          <wp:anchor distT="0" distB="0" distL="114300" distR="114300" simplePos="0" relativeHeight="251658245" behindDoc="1" locked="0" layoutInCell="1" allowOverlap="1" wp14:anchorId="2198C60D" wp14:editId="6106E7BE">
            <wp:simplePos x="0" y="0"/>
            <wp:positionH relativeFrom="column">
              <wp:posOffset>-754380</wp:posOffset>
            </wp:positionH>
            <wp:positionV relativeFrom="paragraph">
              <wp:posOffset>0</wp:posOffset>
            </wp:positionV>
            <wp:extent cx="2522703" cy="1767840"/>
            <wp:effectExtent l="0" t="0" r="0" b="381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22703" cy="1767840"/>
                    </a:xfrm>
                    <a:prstGeom prst="rect">
                      <a:avLst/>
                    </a:prstGeom>
                  </pic:spPr>
                </pic:pic>
              </a:graphicData>
            </a:graphic>
            <wp14:sizeRelH relativeFrom="margin">
              <wp14:pctWidth>0</wp14:pctWidth>
            </wp14:sizeRelH>
            <wp14:sizeRelV relativeFrom="margin">
              <wp14:pctHeight>0</wp14:pctHeight>
            </wp14:sizeRelV>
          </wp:anchor>
        </w:drawing>
      </w:r>
    </w:p>
    <w:p w14:paraId="10D82A53" w14:textId="482F1E77" w:rsidR="00D407D4" w:rsidRDefault="00D407D4" w:rsidP="000A6915"/>
    <w:p w14:paraId="77091578" w14:textId="669FF45A" w:rsidR="00D407D4" w:rsidRDefault="00D407D4" w:rsidP="000A6915"/>
    <w:p w14:paraId="1F89704E" w14:textId="0A388A73" w:rsidR="005404DB" w:rsidRDefault="005404DB" w:rsidP="000A6915"/>
    <w:p w14:paraId="64363AFA" w14:textId="61F83440" w:rsidR="00901F25" w:rsidRDefault="00901F25" w:rsidP="000A6915"/>
    <w:p w14:paraId="5A1EC67C" w14:textId="197538B5" w:rsidR="005D4884" w:rsidRDefault="005D4884" w:rsidP="000A6915"/>
    <w:p w14:paraId="77EF0D6B" w14:textId="160329A3" w:rsidR="005A1F6C" w:rsidRDefault="00062789" w:rsidP="000A6915">
      <w:r>
        <w:rPr>
          <w:noProof/>
        </w:rPr>
        <mc:AlternateContent>
          <mc:Choice Requires="wps">
            <w:drawing>
              <wp:anchor distT="0" distB="0" distL="114300" distR="114300" simplePos="0" relativeHeight="251658256" behindDoc="1" locked="0" layoutInCell="1" allowOverlap="1" wp14:anchorId="31EBB97A" wp14:editId="33237AEF">
                <wp:simplePos x="0" y="0"/>
                <wp:positionH relativeFrom="column">
                  <wp:posOffset>-367607</wp:posOffset>
                </wp:positionH>
                <wp:positionV relativeFrom="paragraph">
                  <wp:posOffset>303530</wp:posOffset>
                </wp:positionV>
                <wp:extent cx="1905000" cy="635"/>
                <wp:effectExtent l="0" t="0" r="0" b="6350"/>
                <wp:wrapNone/>
                <wp:docPr id="58" name="Text Box 58"/>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56B6BEB6" w14:textId="74ACCCDE" w:rsidR="00525125" w:rsidRPr="00D64818" w:rsidRDefault="00525125" w:rsidP="00525125">
                            <w:pPr>
                              <w:pStyle w:val="Caption"/>
                              <w:rPr>
                                <w:i w:val="0"/>
                                <w:iCs w:val="0"/>
                                <w:sz w:val="20"/>
                                <w:szCs w:val="20"/>
                              </w:rPr>
                            </w:pPr>
                            <w:r w:rsidRPr="00D64818">
                              <w:rPr>
                                <w:i w:val="0"/>
                                <w:iCs w:val="0"/>
                                <w:sz w:val="20"/>
                                <w:szCs w:val="20"/>
                              </w:rPr>
                              <w:t xml:space="preserve">Figure </w:t>
                            </w:r>
                            <w:r w:rsidR="00D64818" w:rsidRPr="00D64818">
                              <w:rPr>
                                <w:i w:val="0"/>
                                <w:iCs w:val="0"/>
                                <w:sz w:val="20"/>
                                <w:szCs w:val="20"/>
                              </w:rPr>
                              <w:t>1</w:t>
                            </w:r>
                            <w:r w:rsidR="002A74A0">
                              <w:rPr>
                                <w:i w:val="0"/>
                                <w:iCs w:val="0"/>
                                <w:sz w:val="20"/>
                                <w:szCs w:val="20"/>
                              </w:rPr>
                              <w:t>8</w:t>
                            </w:r>
                            <w:r w:rsidR="00D64818" w:rsidRPr="00D64818">
                              <w:rPr>
                                <w:i w:val="0"/>
                                <w:iCs w:val="0"/>
                                <w:sz w:val="20"/>
                                <w:szCs w:val="20"/>
                              </w:rPr>
                              <w:t xml:space="preserve">: Siamese Network with Embedding Networks </w:t>
                            </w:r>
                            <w:r w:rsidR="00901F25">
                              <w:rPr>
                                <w:i w:val="0"/>
                                <w:iCs w:val="0"/>
                                <w:sz w:val="20"/>
                                <w:szCs w:val="20"/>
                              </w:rPr>
                              <w:t>1</w:t>
                            </w:r>
                            <w:r w:rsidR="00D64818" w:rsidRPr="00D64818">
                              <w:rPr>
                                <w:i w:val="0"/>
                                <w:iCs w:val="0"/>
                                <w:sz w:val="20"/>
                                <w:szCs w:val="20"/>
                              </w:rPr>
                              <w:t xml:space="preserve"> </w:t>
                            </w:r>
                            <w:r w:rsidR="00901F25">
                              <w:rPr>
                                <w:i w:val="0"/>
                                <w:iCs w:val="0"/>
                                <w:sz w:val="20"/>
                                <w:szCs w:val="20"/>
                              </w:rPr>
                              <w:t>ROC AUC Score</w:t>
                            </w:r>
                            <w:r w:rsidR="00D64818" w:rsidRPr="00D64818">
                              <w:rPr>
                                <w:i w:val="0"/>
                                <w:iCs w:val="0"/>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EBB97A" id="Text Box 58" o:spid="_x0000_s1034" type="#_x0000_t202" style="position:absolute;left:0;text-align:left;margin-left:-28.95pt;margin-top:23.9pt;width:150pt;height:.05pt;z-index:-25165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" stroked="f">
                <v:textbox style="mso-fit-shape-to-text:t" inset="0,0,0,0">
                  <w:txbxContent>
                    <w:p w14:paraId="56B6BEB6" w14:textId="74ACCCDE" w:rsidR="00525125" w:rsidRPr="00D64818" w:rsidRDefault="00525125" w:rsidP="00525125">
                      <w:pPr>
                        <w:pStyle w:val="Caption"/>
                        <w:rPr>
                          <w:i w:val="0"/>
                          <w:iCs w:val="0"/>
                          <w:sz w:val="20"/>
                          <w:szCs w:val="20"/>
                        </w:rPr>
                      </w:pPr>
                      <w:r w:rsidRPr="00D64818">
                        <w:rPr>
                          <w:i w:val="0"/>
                          <w:iCs w:val="0"/>
                          <w:sz w:val="20"/>
                          <w:szCs w:val="20"/>
                        </w:rPr>
                        <w:t xml:space="preserve">Figure </w:t>
                      </w:r>
                      <w:r w:rsidR="00D64818" w:rsidRPr="00D64818">
                        <w:rPr>
                          <w:i w:val="0"/>
                          <w:iCs w:val="0"/>
                          <w:sz w:val="20"/>
                          <w:szCs w:val="20"/>
                        </w:rPr>
                        <w:t>1</w:t>
                      </w:r>
                      <w:r w:rsidR="002A74A0">
                        <w:rPr>
                          <w:i w:val="0"/>
                          <w:iCs w:val="0"/>
                          <w:sz w:val="20"/>
                          <w:szCs w:val="20"/>
                        </w:rPr>
                        <w:t>8</w:t>
                      </w:r>
                      <w:r w:rsidR="00D64818" w:rsidRPr="00D64818">
                        <w:rPr>
                          <w:i w:val="0"/>
                          <w:iCs w:val="0"/>
                          <w:sz w:val="20"/>
                          <w:szCs w:val="20"/>
                        </w:rPr>
                        <w:t xml:space="preserve">: Siamese Network with Embedding Networks </w:t>
                      </w:r>
                      <w:r w:rsidR="00901F25">
                        <w:rPr>
                          <w:i w:val="0"/>
                          <w:iCs w:val="0"/>
                          <w:sz w:val="20"/>
                          <w:szCs w:val="20"/>
                        </w:rPr>
                        <w:t>1</w:t>
                      </w:r>
                      <w:r w:rsidR="00D64818" w:rsidRPr="00D64818">
                        <w:rPr>
                          <w:i w:val="0"/>
                          <w:iCs w:val="0"/>
                          <w:sz w:val="20"/>
                          <w:szCs w:val="20"/>
                        </w:rPr>
                        <w:t xml:space="preserve"> </w:t>
                      </w:r>
                      <w:r w:rsidR="00901F25">
                        <w:rPr>
                          <w:i w:val="0"/>
                          <w:iCs w:val="0"/>
                          <w:sz w:val="20"/>
                          <w:szCs w:val="20"/>
                        </w:rPr>
                        <w:t>ROC AUC Score</w:t>
                      </w:r>
                      <w:r w:rsidR="00D64818" w:rsidRPr="00D64818">
                        <w:rPr>
                          <w:i w:val="0"/>
                          <w:iCs w:val="0"/>
                          <w:sz w:val="20"/>
                          <w:szCs w:val="20"/>
                        </w:rPr>
                        <w:t xml:space="preserve"> </w:t>
                      </w:r>
                    </w:p>
                  </w:txbxContent>
                </v:textbox>
              </v:shape>
            </w:pict>
          </mc:Fallback>
        </mc:AlternateContent>
      </w:r>
    </w:p>
    <w:p w14:paraId="1D420FD4" w14:textId="09F96E58" w:rsidR="005A1F6C" w:rsidRDefault="00062789" w:rsidP="000A6915">
      <w:r>
        <w:rPr>
          <w:noProof/>
        </w:rPr>
        <mc:AlternateContent>
          <mc:Choice Requires="wps">
            <w:drawing>
              <wp:anchor distT="0" distB="0" distL="114300" distR="114300" simplePos="0" relativeHeight="251658258" behindDoc="1" locked="0" layoutInCell="1" allowOverlap="1" wp14:anchorId="13F08807" wp14:editId="1187283F">
                <wp:simplePos x="0" y="0"/>
                <wp:positionH relativeFrom="column">
                  <wp:posOffset>4446270</wp:posOffset>
                </wp:positionH>
                <wp:positionV relativeFrom="paragraph">
                  <wp:posOffset>39370</wp:posOffset>
                </wp:positionV>
                <wp:extent cx="2065020" cy="635"/>
                <wp:effectExtent l="0" t="0" r="0" b="6350"/>
                <wp:wrapNone/>
                <wp:docPr id="60" name="Text Box 60"/>
                <wp:cNvGraphicFramePr/>
                <a:graphic xmlns:a="http://schemas.openxmlformats.org/drawingml/2006/main">
                  <a:graphicData uri="http://schemas.microsoft.com/office/word/2010/wordprocessingShape">
                    <wps:wsp>
                      <wps:cNvSpPr txBox="1"/>
                      <wps:spPr>
                        <a:xfrm>
                          <a:off x="0" y="0"/>
                          <a:ext cx="2065020" cy="635"/>
                        </a:xfrm>
                        <a:prstGeom prst="rect">
                          <a:avLst/>
                        </a:prstGeom>
                        <a:solidFill>
                          <a:prstClr val="white"/>
                        </a:solidFill>
                        <a:ln>
                          <a:noFill/>
                        </a:ln>
                      </wps:spPr>
                      <wps:txbx>
                        <w:txbxContent>
                          <w:p w14:paraId="4BEEF6CE" w14:textId="61F6E93A" w:rsidR="00525125" w:rsidRPr="00901F25" w:rsidRDefault="00525125" w:rsidP="00525125">
                            <w:pPr>
                              <w:pStyle w:val="Caption"/>
                              <w:rPr>
                                <w:i w:val="0"/>
                                <w:iCs w:val="0"/>
                              </w:rPr>
                            </w:pPr>
                            <w:r w:rsidRPr="00901F25">
                              <w:rPr>
                                <w:i w:val="0"/>
                                <w:iCs w:val="0"/>
                              </w:rPr>
                              <w:t xml:space="preserve">Figure </w:t>
                            </w:r>
                            <w:r w:rsidR="002A74A0">
                              <w:rPr>
                                <w:i w:val="0"/>
                                <w:iCs w:val="0"/>
                              </w:rPr>
                              <w:t>20</w:t>
                            </w:r>
                            <w:r w:rsidR="00D64818" w:rsidRPr="00901F25">
                              <w:rPr>
                                <w:i w:val="0"/>
                                <w:iCs w:val="0"/>
                              </w:rPr>
                              <w:t xml:space="preserve">: </w:t>
                            </w:r>
                            <w:r w:rsidR="00901F25" w:rsidRPr="00901F25">
                              <w:rPr>
                                <w:i w:val="0"/>
                                <w:iCs w:val="0"/>
                                <w:sz w:val="20"/>
                                <w:szCs w:val="20"/>
                              </w:rPr>
                              <w:t>Siamese Network with Embedding Networks 3 ROC AUC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F08807" id="Text Box 60" o:spid="_x0000_s1035" type="#_x0000_t202" style="position:absolute;left:0;text-align:left;margin-left:350.1pt;margin-top:3.1pt;width:162.6pt;height:.05pt;z-index:-25165822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" stroked="f">
                <v:textbox style="mso-fit-shape-to-text:t" inset="0,0,0,0">
                  <w:txbxContent>
                    <w:p w14:paraId="4BEEF6CE" w14:textId="61F6E93A" w:rsidR="00525125" w:rsidRPr="00901F25" w:rsidRDefault="00525125" w:rsidP="00525125">
                      <w:pPr>
                        <w:pStyle w:val="Caption"/>
                        <w:rPr>
                          <w:i w:val="0"/>
                          <w:iCs w:val="0"/>
                        </w:rPr>
                      </w:pPr>
                      <w:r w:rsidRPr="00901F25">
                        <w:rPr>
                          <w:i w:val="0"/>
                          <w:iCs w:val="0"/>
                        </w:rPr>
                        <w:t xml:space="preserve">Figure </w:t>
                      </w:r>
                      <w:r w:rsidR="002A74A0">
                        <w:rPr>
                          <w:i w:val="0"/>
                          <w:iCs w:val="0"/>
                        </w:rPr>
                        <w:t>20</w:t>
                      </w:r>
                      <w:r w:rsidR="00D64818" w:rsidRPr="00901F25">
                        <w:rPr>
                          <w:i w:val="0"/>
                          <w:iCs w:val="0"/>
                        </w:rPr>
                        <w:t xml:space="preserve">: </w:t>
                      </w:r>
                      <w:r w:rsidR="00901F25" w:rsidRPr="00901F25">
                        <w:rPr>
                          <w:i w:val="0"/>
                          <w:iCs w:val="0"/>
                          <w:sz w:val="20"/>
                          <w:szCs w:val="20"/>
                        </w:rPr>
                        <w:t>Siamese Network with Embedding Networks 3 ROC AUC Score</w:t>
                      </w:r>
                    </w:p>
                  </w:txbxContent>
                </v:textbox>
              </v:shape>
            </w:pict>
          </mc:Fallback>
        </mc:AlternateContent>
      </w:r>
      <w:r>
        <w:rPr>
          <w:noProof/>
        </w:rPr>
        <mc:AlternateContent>
          <mc:Choice Requires="wps">
            <w:drawing>
              <wp:anchor distT="0" distB="0" distL="114300" distR="114300" simplePos="0" relativeHeight="251658257" behindDoc="1" locked="0" layoutInCell="1" allowOverlap="1" wp14:anchorId="596FCD97" wp14:editId="01663A1A">
                <wp:simplePos x="0" y="0"/>
                <wp:positionH relativeFrom="column">
                  <wp:posOffset>2081877</wp:posOffset>
                </wp:positionH>
                <wp:positionV relativeFrom="paragraph">
                  <wp:posOffset>61999</wp:posOffset>
                </wp:positionV>
                <wp:extent cx="2072640" cy="635"/>
                <wp:effectExtent l="0" t="0" r="3810" b="6350"/>
                <wp:wrapNone/>
                <wp:docPr id="59" name="Text Box 59"/>
                <wp:cNvGraphicFramePr/>
                <a:graphic xmlns:a="http://schemas.openxmlformats.org/drawingml/2006/main">
                  <a:graphicData uri="http://schemas.microsoft.com/office/word/2010/wordprocessingShape">
                    <wps:wsp>
                      <wps:cNvSpPr txBox="1"/>
                      <wps:spPr>
                        <a:xfrm>
                          <a:off x="0" y="0"/>
                          <a:ext cx="2072640" cy="635"/>
                        </a:xfrm>
                        <a:prstGeom prst="rect">
                          <a:avLst/>
                        </a:prstGeom>
                        <a:solidFill>
                          <a:prstClr val="white"/>
                        </a:solidFill>
                        <a:ln>
                          <a:noFill/>
                        </a:ln>
                      </wps:spPr>
                      <wps:txbx>
                        <w:txbxContent>
                          <w:p w14:paraId="7E66DC8D" w14:textId="382921E0" w:rsidR="00525125" w:rsidRPr="00901F25" w:rsidRDefault="00525125" w:rsidP="00525125">
                            <w:pPr>
                              <w:pStyle w:val="Caption"/>
                              <w:rPr>
                                <w:i w:val="0"/>
                                <w:iCs w:val="0"/>
                                <w:sz w:val="20"/>
                                <w:szCs w:val="20"/>
                              </w:rPr>
                            </w:pPr>
                            <w:r w:rsidRPr="00901F25">
                              <w:rPr>
                                <w:i w:val="0"/>
                                <w:iCs w:val="0"/>
                                <w:sz w:val="20"/>
                                <w:szCs w:val="20"/>
                              </w:rPr>
                              <w:t>Figure</w:t>
                            </w:r>
                            <w:r w:rsidR="00D64818" w:rsidRPr="00901F25">
                              <w:rPr>
                                <w:i w:val="0"/>
                                <w:iCs w:val="0"/>
                                <w:sz w:val="20"/>
                                <w:szCs w:val="20"/>
                              </w:rPr>
                              <w:t xml:space="preserve"> 1</w:t>
                            </w:r>
                            <w:r w:rsidR="002A74A0">
                              <w:rPr>
                                <w:i w:val="0"/>
                                <w:iCs w:val="0"/>
                                <w:sz w:val="20"/>
                                <w:szCs w:val="20"/>
                              </w:rPr>
                              <w:t>9</w:t>
                            </w:r>
                            <w:r w:rsidR="00D64818" w:rsidRPr="00901F25">
                              <w:rPr>
                                <w:i w:val="0"/>
                                <w:iCs w:val="0"/>
                                <w:sz w:val="20"/>
                                <w:szCs w:val="20"/>
                              </w:rPr>
                              <w:t xml:space="preserve">: </w:t>
                            </w:r>
                            <w:r w:rsidR="00901F25" w:rsidRPr="00901F25">
                              <w:rPr>
                                <w:i w:val="0"/>
                                <w:iCs w:val="0"/>
                                <w:sz w:val="20"/>
                                <w:szCs w:val="20"/>
                              </w:rPr>
                              <w:t xml:space="preserve">Siamese Network with Embedding Networks </w:t>
                            </w:r>
                            <w:r w:rsidR="00901F25">
                              <w:rPr>
                                <w:i w:val="0"/>
                                <w:iCs w:val="0"/>
                                <w:sz w:val="20"/>
                                <w:szCs w:val="20"/>
                              </w:rPr>
                              <w:t>2</w:t>
                            </w:r>
                            <w:r w:rsidR="00901F25" w:rsidRPr="00901F25">
                              <w:rPr>
                                <w:i w:val="0"/>
                                <w:iCs w:val="0"/>
                                <w:sz w:val="20"/>
                                <w:szCs w:val="20"/>
                              </w:rPr>
                              <w:t xml:space="preserve"> ROC AUC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6FCD97" id="Text Box 59" o:spid="_x0000_s1036" type="#_x0000_t202" style="position:absolute;left:0;text-align:left;margin-left:163.95pt;margin-top:4.9pt;width:163.2pt;height:.05pt;z-index:-25165822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YIHLwIAAGY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" stroked="f">
                <v:textbox style="mso-fit-shape-to-text:t" inset="0,0,0,0">
                  <w:txbxContent>
                    <w:p w14:paraId="7E66DC8D" w14:textId="382921E0" w:rsidR="00525125" w:rsidRPr="00901F25" w:rsidRDefault="00525125" w:rsidP="00525125">
                      <w:pPr>
                        <w:pStyle w:val="Caption"/>
                        <w:rPr>
                          <w:i w:val="0"/>
                          <w:iCs w:val="0"/>
                          <w:sz w:val="20"/>
                          <w:szCs w:val="20"/>
                        </w:rPr>
                      </w:pPr>
                      <w:r w:rsidRPr="00901F25">
                        <w:rPr>
                          <w:i w:val="0"/>
                          <w:iCs w:val="0"/>
                          <w:sz w:val="20"/>
                          <w:szCs w:val="20"/>
                        </w:rPr>
                        <w:t>Figure</w:t>
                      </w:r>
                      <w:r w:rsidR="00D64818" w:rsidRPr="00901F25">
                        <w:rPr>
                          <w:i w:val="0"/>
                          <w:iCs w:val="0"/>
                          <w:sz w:val="20"/>
                          <w:szCs w:val="20"/>
                        </w:rPr>
                        <w:t xml:space="preserve"> 1</w:t>
                      </w:r>
                      <w:r w:rsidR="002A74A0">
                        <w:rPr>
                          <w:i w:val="0"/>
                          <w:iCs w:val="0"/>
                          <w:sz w:val="20"/>
                          <w:szCs w:val="20"/>
                        </w:rPr>
                        <w:t>9</w:t>
                      </w:r>
                      <w:r w:rsidR="00D64818" w:rsidRPr="00901F25">
                        <w:rPr>
                          <w:i w:val="0"/>
                          <w:iCs w:val="0"/>
                          <w:sz w:val="20"/>
                          <w:szCs w:val="20"/>
                        </w:rPr>
                        <w:t xml:space="preserve">: </w:t>
                      </w:r>
                      <w:r w:rsidR="00901F25" w:rsidRPr="00901F25">
                        <w:rPr>
                          <w:i w:val="0"/>
                          <w:iCs w:val="0"/>
                          <w:sz w:val="20"/>
                          <w:szCs w:val="20"/>
                        </w:rPr>
                        <w:t xml:space="preserve">Siamese Network with Embedding Networks </w:t>
                      </w:r>
                      <w:r w:rsidR="00901F25">
                        <w:rPr>
                          <w:i w:val="0"/>
                          <w:iCs w:val="0"/>
                          <w:sz w:val="20"/>
                          <w:szCs w:val="20"/>
                        </w:rPr>
                        <w:t>2</w:t>
                      </w:r>
                      <w:r w:rsidR="00901F25" w:rsidRPr="00901F25">
                        <w:rPr>
                          <w:i w:val="0"/>
                          <w:iCs w:val="0"/>
                          <w:sz w:val="20"/>
                          <w:szCs w:val="20"/>
                        </w:rPr>
                        <w:t xml:space="preserve"> ROC AUC Score</w:t>
                      </w:r>
                    </w:p>
                  </w:txbxContent>
                </v:textbox>
              </v:shape>
            </w:pict>
          </mc:Fallback>
        </mc:AlternateContent>
      </w:r>
    </w:p>
    <w:p w14:paraId="04F39C56" w14:textId="504CCAA0" w:rsidR="005A1F6C" w:rsidRDefault="005A1F6C" w:rsidP="000A6915"/>
    <w:p w14:paraId="5EF8D7BC" w14:textId="5151B3C4" w:rsidR="005A1F6C" w:rsidRDefault="005A1F6C" w:rsidP="000A6915"/>
    <w:p w14:paraId="409A31A8" w14:textId="7D27404F" w:rsidR="005A1F6C" w:rsidRDefault="005A1F6C" w:rsidP="000A6915"/>
    <w:p w14:paraId="3870E298" w14:textId="2D1F65B1" w:rsidR="005A1F6C" w:rsidRDefault="00062789" w:rsidP="000A6915">
      <w:r w:rsidRPr="00F319C4">
        <w:rPr>
          <w:noProof/>
        </w:rPr>
        <w:drawing>
          <wp:anchor distT="0" distB="0" distL="114300" distR="114300" simplePos="0" relativeHeight="251658259" behindDoc="1" locked="0" layoutInCell="1" allowOverlap="1" wp14:anchorId="38FA34D0" wp14:editId="3B7410F6">
            <wp:simplePos x="0" y="0"/>
            <wp:positionH relativeFrom="page">
              <wp:posOffset>-1327</wp:posOffset>
            </wp:positionH>
            <wp:positionV relativeFrom="paragraph">
              <wp:posOffset>250883</wp:posOffset>
            </wp:positionV>
            <wp:extent cx="7549084" cy="261366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7549084" cy="2613660"/>
                    </a:xfrm>
                    <a:prstGeom prst="rect">
                      <a:avLst/>
                    </a:prstGeom>
                  </pic:spPr>
                </pic:pic>
              </a:graphicData>
            </a:graphic>
            <wp14:sizeRelH relativeFrom="margin">
              <wp14:pctWidth>0</wp14:pctWidth>
            </wp14:sizeRelH>
            <wp14:sizeRelV relativeFrom="margin">
              <wp14:pctHeight>0</wp14:pctHeight>
            </wp14:sizeRelV>
          </wp:anchor>
        </w:drawing>
      </w:r>
    </w:p>
    <w:p w14:paraId="0473965E" w14:textId="77777777" w:rsidR="005A1F6C" w:rsidRDefault="005A1F6C" w:rsidP="000A6915"/>
    <w:p w14:paraId="2EE0B805" w14:textId="77777777" w:rsidR="005A1F6C" w:rsidRDefault="005A1F6C" w:rsidP="000A6915"/>
    <w:p w14:paraId="6EC231FB" w14:textId="77777777" w:rsidR="005A1F6C" w:rsidRDefault="005A1F6C" w:rsidP="000A6915"/>
    <w:p w14:paraId="623BB7AD" w14:textId="77777777" w:rsidR="009345BB" w:rsidRDefault="009345BB" w:rsidP="000A6915"/>
    <w:p w14:paraId="0BDB5E94" w14:textId="32B20F7A" w:rsidR="009345BB" w:rsidRDefault="009345BB" w:rsidP="000A6915"/>
    <w:p w14:paraId="1D9CC4E3" w14:textId="205D4F62" w:rsidR="00BE1DAB" w:rsidRDefault="00062789" w:rsidP="00BE1DAB">
      <w:r>
        <w:rPr>
          <w:noProof/>
        </w:rPr>
        <mc:AlternateContent>
          <mc:Choice Requires="wps">
            <w:drawing>
              <wp:anchor distT="0" distB="0" distL="114300" distR="114300" simplePos="0" relativeHeight="251658260" behindDoc="1" locked="0" layoutInCell="1" allowOverlap="1" wp14:anchorId="4BE42645" wp14:editId="63F7B51E">
                <wp:simplePos x="0" y="0"/>
                <wp:positionH relativeFrom="page">
                  <wp:posOffset>152400</wp:posOffset>
                </wp:positionH>
                <wp:positionV relativeFrom="paragraph">
                  <wp:posOffset>1384935</wp:posOffset>
                </wp:positionV>
                <wp:extent cx="7269480" cy="635"/>
                <wp:effectExtent l="0" t="0" r="7620" b="0"/>
                <wp:wrapNone/>
                <wp:docPr id="62" name="Text Box 62"/>
                <wp:cNvGraphicFramePr/>
                <a:graphic xmlns:a="http://schemas.openxmlformats.org/drawingml/2006/main">
                  <a:graphicData uri="http://schemas.microsoft.com/office/word/2010/wordprocessingShape">
                    <wps:wsp>
                      <wps:cNvSpPr txBox="1"/>
                      <wps:spPr>
                        <a:xfrm>
                          <a:off x="0" y="0"/>
                          <a:ext cx="7269480" cy="635"/>
                        </a:xfrm>
                        <a:prstGeom prst="rect">
                          <a:avLst/>
                        </a:prstGeom>
                        <a:solidFill>
                          <a:prstClr val="white"/>
                        </a:solidFill>
                        <a:ln>
                          <a:noFill/>
                        </a:ln>
                      </wps:spPr>
                      <wps:txbx>
                        <w:txbxContent>
                          <w:p w14:paraId="7391D389" w14:textId="3DE95630" w:rsidR="00DF078D" w:rsidRPr="00C07D03" w:rsidRDefault="00DF078D" w:rsidP="00DF078D">
                            <w:pPr>
                              <w:pStyle w:val="Caption"/>
                              <w:rPr>
                                <w:i w:val="0"/>
                                <w:iCs w:val="0"/>
                                <w:sz w:val="20"/>
                                <w:szCs w:val="20"/>
                              </w:rPr>
                            </w:pPr>
                            <w:r w:rsidRPr="00C07D03">
                              <w:rPr>
                                <w:i w:val="0"/>
                                <w:iCs w:val="0"/>
                                <w:sz w:val="20"/>
                                <w:szCs w:val="20"/>
                              </w:rPr>
                              <w:t xml:space="preserve">Figure </w:t>
                            </w:r>
                            <w:r w:rsidRPr="00C07D03">
                              <w:rPr>
                                <w:i w:val="0"/>
                                <w:iCs w:val="0"/>
                                <w:sz w:val="20"/>
                                <w:szCs w:val="20"/>
                              </w:rPr>
                              <w:fldChar w:fldCharType="begin"/>
                            </w:r>
                            <w:r w:rsidRPr="00C07D03">
                              <w:rPr>
                                <w:i w:val="0"/>
                                <w:iCs w:val="0"/>
                                <w:sz w:val="20"/>
                                <w:szCs w:val="20"/>
                              </w:rPr>
                              <w:instrText xml:space="preserve"> SEQ Figure \* ARABIC </w:instrText>
                            </w:r>
                            <w:r w:rsidRPr="00C07D03">
                              <w:rPr>
                                <w:i w:val="0"/>
                                <w:iCs w:val="0"/>
                                <w:sz w:val="20"/>
                                <w:szCs w:val="20"/>
                              </w:rPr>
                              <w:fldChar w:fldCharType="separate"/>
                            </w:r>
                            <w:r w:rsidR="00B4569C">
                              <w:rPr>
                                <w:i w:val="0"/>
                                <w:iCs w:val="0"/>
                                <w:noProof/>
                                <w:sz w:val="20"/>
                                <w:szCs w:val="20"/>
                              </w:rPr>
                              <w:t>12</w:t>
                            </w:r>
                            <w:r w:rsidRPr="00C07D03">
                              <w:rPr>
                                <w:i w:val="0"/>
                                <w:iCs w:val="0"/>
                                <w:sz w:val="20"/>
                                <w:szCs w:val="20"/>
                              </w:rPr>
                              <w:fldChar w:fldCharType="end"/>
                            </w:r>
                            <w:r w:rsidRPr="00C07D03">
                              <w:rPr>
                                <w:i w:val="0"/>
                                <w:iCs w:val="0"/>
                                <w:sz w:val="20"/>
                                <w:szCs w:val="20"/>
                              </w:rPr>
                              <w:t xml:space="preserve">: </w:t>
                            </w:r>
                            <w:r w:rsidR="00C07D03" w:rsidRPr="00C07D03">
                              <w:rPr>
                                <w:i w:val="0"/>
                                <w:iCs w:val="0"/>
                                <w:sz w:val="20"/>
                                <w:szCs w:val="20"/>
                              </w:rPr>
                              <w:t xml:space="preserve">Siamese Network with Embedding Networks 3 </w:t>
                            </w:r>
                            <w:r w:rsidR="008073FD" w:rsidRPr="00C07D03">
                              <w:rPr>
                                <w:i w:val="0"/>
                                <w:iCs w:val="0"/>
                                <w:sz w:val="20"/>
                                <w:szCs w:val="20"/>
                              </w:rPr>
                              <w:t>Similarit</w:t>
                            </w:r>
                            <w:r w:rsidR="00FD7A4A">
                              <w:rPr>
                                <w:i w:val="0"/>
                                <w:iCs w:val="0"/>
                                <w:sz w:val="20"/>
                                <w:szCs w:val="20"/>
                              </w:rPr>
                              <w:t>y</w:t>
                            </w:r>
                            <w:r w:rsidR="00FE4CFB">
                              <w:rPr>
                                <w:i w:val="0"/>
                                <w:iCs w:val="0"/>
                                <w:sz w:val="20"/>
                                <w:szCs w:val="20"/>
                              </w:rPr>
                              <w:t xml:space="preserve">. The threshold value is </w:t>
                            </w:r>
                            <w:r w:rsidR="008742DF">
                              <w:rPr>
                                <w:i w:val="0"/>
                                <w:iCs w:val="0"/>
                                <w:sz w:val="20"/>
                                <w:szCs w:val="20"/>
                              </w:rPr>
                              <w:t xml:space="preserve">0.5, </w:t>
                            </w:r>
                            <w:r w:rsidR="00FD7A4A">
                              <w:rPr>
                                <w:i w:val="0"/>
                                <w:iCs w:val="0"/>
                                <w:sz w:val="20"/>
                                <w:szCs w:val="20"/>
                              </w:rPr>
                              <w:t>if Pred</w:t>
                            </w:r>
                            <w:r w:rsidR="004D7343">
                              <w:rPr>
                                <w:i w:val="0"/>
                                <w:iCs w:val="0"/>
                                <w:sz w:val="20"/>
                                <w:szCs w:val="20"/>
                              </w:rPr>
                              <w:t xml:space="preserve"> value is </w:t>
                            </w:r>
                            <w:r w:rsidR="00D376EC">
                              <w:rPr>
                                <w:i w:val="0"/>
                                <w:iCs w:val="0"/>
                                <w:sz w:val="20"/>
                                <w:szCs w:val="20"/>
                              </w:rPr>
                              <w:t>&gt;</w:t>
                            </w:r>
                            <w:r w:rsidR="00C9240A">
                              <w:rPr>
                                <w:i w:val="0"/>
                                <w:iCs w:val="0"/>
                                <w:sz w:val="20"/>
                                <w:szCs w:val="20"/>
                              </w:rPr>
                              <w:t>=</w:t>
                            </w:r>
                            <w:r w:rsidR="004D7343">
                              <w:rPr>
                                <w:i w:val="0"/>
                                <w:iCs w:val="0"/>
                                <w:sz w:val="20"/>
                                <w:szCs w:val="20"/>
                              </w:rPr>
                              <w:t xml:space="preserve"> 0.5 both images are considered </w:t>
                            </w:r>
                            <w:r w:rsidR="00BE1DAB">
                              <w:rPr>
                                <w:i w:val="0"/>
                                <w:iCs w:val="0"/>
                                <w:sz w:val="20"/>
                                <w:szCs w:val="20"/>
                              </w:rPr>
                              <w:t>as</w:t>
                            </w:r>
                            <w:r w:rsidR="00D376EC">
                              <w:rPr>
                                <w:i w:val="0"/>
                                <w:iCs w:val="0"/>
                                <w:sz w:val="20"/>
                                <w:szCs w:val="20"/>
                              </w:rPr>
                              <w:t xml:space="preserve"> the same person. </w:t>
                            </w:r>
                            <w:r w:rsidR="00C9240A">
                              <w:rPr>
                                <w:i w:val="0"/>
                                <w:iCs w:val="0"/>
                                <w:sz w:val="20"/>
                                <w:szCs w:val="20"/>
                              </w:rPr>
                              <w:t xml:space="preserve">If Pred value is &lt; 0.5 both images are </w:t>
                            </w:r>
                            <w:r w:rsidR="00BE1DAB">
                              <w:rPr>
                                <w:i w:val="0"/>
                                <w:iCs w:val="0"/>
                                <w:sz w:val="20"/>
                                <w:szCs w:val="20"/>
                              </w:rPr>
                              <w:t>considered as different pers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E42645" id="Text Box 62" o:spid="_x0000_s1037" type="#_x0000_t202" style="position:absolute;left:0;text-align:left;margin-left:12pt;margin-top:109.05pt;width:572.4pt;height:.05pt;z-index:-2516582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" stroked="f">
                <v:textbox style="mso-fit-shape-to-text:t" inset="0,0,0,0">
                  <w:txbxContent>
                    <w:p w14:paraId="7391D389" w14:textId="3DE95630" w:rsidR="00DF078D" w:rsidRPr="00C07D03" w:rsidRDefault="00DF078D" w:rsidP="00DF078D">
                      <w:pPr>
                        <w:pStyle w:val="Caption"/>
                        <w:rPr>
                          <w:i w:val="0"/>
                          <w:iCs w:val="0"/>
                          <w:sz w:val="20"/>
                          <w:szCs w:val="20"/>
                        </w:rPr>
                      </w:pPr>
                      <w:r w:rsidRPr="00C07D03">
                        <w:rPr>
                          <w:i w:val="0"/>
                          <w:iCs w:val="0"/>
                          <w:sz w:val="20"/>
                          <w:szCs w:val="20"/>
                        </w:rPr>
                        <w:t xml:space="preserve">Figure </w:t>
                      </w:r>
                      <w:r w:rsidRPr="00C07D03">
                        <w:rPr>
                          <w:i w:val="0"/>
                          <w:iCs w:val="0"/>
                          <w:sz w:val="20"/>
                          <w:szCs w:val="20"/>
                        </w:rPr>
                        <w:fldChar w:fldCharType="begin"/>
                      </w:r>
                      <w:r w:rsidRPr="00C07D03">
                        <w:rPr>
                          <w:i w:val="0"/>
                          <w:iCs w:val="0"/>
                          <w:sz w:val="20"/>
                          <w:szCs w:val="20"/>
                        </w:rPr>
                        <w:instrText xml:space="preserve"> SEQ Figure \* ARABIC </w:instrText>
                      </w:r>
                      <w:r w:rsidRPr="00C07D03">
                        <w:rPr>
                          <w:i w:val="0"/>
                          <w:iCs w:val="0"/>
                          <w:sz w:val="20"/>
                          <w:szCs w:val="20"/>
                        </w:rPr>
                        <w:fldChar w:fldCharType="separate"/>
                      </w:r>
                      <w:r w:rsidR="00B4569C">
                        <w:rPr>
                          <w:i w:val="0"/>
                          <w:iCs w:val="0"/>
                          <w:noProof/>
                          <w:sz w:val="20"/>
                          <w:szCs w:val="20"/>
                        </w:rPr>
                        <w:t>12</w:t>
                      </w:r>
                      <w:r w:rsidRPr="00C07D03">
                        <w:rPr>
                          <w:i w:val="0"/>
                          <w:iCs w:val="0"/>
                          <w:sz w:val="20"/>
                          <w:szCs w:val="20"/>
                        </w:rPr>
                        <w:fldChar w:fldCharType="end"/>
                      </w:r>
                      <w:r w:rsidRPr="00C07D03">
                        <w:rPr>
                          <w:i w:val="0"/>
                          <w:iCs w:val="0"/>
                          <w:sz w:val="20"/>
                          <w:szCs w:val="20"/>
                        </w:rPr>
                        <w:t xml:space="preserve">: </w:t>
                      </w:r>
                      <w:r w:rsidR="00C07D03" w:rsidRPr="00C07D03">
                        <w:rPr>
                          <w:i w:val="0"/>
                          <w:iCs w:val="0"/>
                          <w:sz w:val="20"/>
                          <w:szCs w:val="20"/>
                        </w:rPr>
                        <w:t xml:space="preserve">Siamese Network with Embedding Networks 3 </w:t>
                      </w:r>
                      <w:r w:rsidR="008073FD" w:rsidRPr="00C07D03">
                        <w:rPr>
                          <w:i w:val="0"/>
                          <w:iCs w:val="0"/>
                          <w:sz w:val="20"/>
                          <w:szCs w:val="20"/>
                        </w:rPr>
                        <w:t>Similarit</w:t>
                      </w:r>
                      <w:r w:rsidR="00FD7A4A">
                        <w:rPr>
                          <w:i w:val="0"/>
                          <w:iCs w:val="0"/>
                          <w:sz w:val="20"/>
                          <w:szCs w:val="20"/>
                        </w:rPr>
                        <w:t>y</w:t>
                      </w:r>
                      <w:r w:rsidR="00FE4CFB">
                        <w:rPr>
                          <w:i w:val="0"/>
                          <w:iCs w:val="0"/>
                          <w:sz w:val="20"/>
                          <w:szCs w:val="20"/>
                        </w:rPr>
                        <w:t xml:space="preserve">. The threshold value is </w:t>
                      </w:r>
                      <w:r w:rsidR="008742DF">
                        <w:rPr>
                          <w:i w:val="0"/>
                          <w:iCs w:val="0"/>
                          <w:sz w:val="20"/>
                          <w:szCs w:val="20"/>
                        </w:rPr>
                        <w:t xml:space="preserve">0.5, </w:t>
                      </w:r>
                      <w:r w:rsidR="00FD7A4A">
                        <w:rPr>
                          <w:i w:val="0"/>
                          <w:iCs w:val="0"/>
                          <w:sz w:val="20"/>
                          <w:szCs w:val="20"/>
                        </w:rPr>
                        <w:t>if Pred</w:t>
                      </w:r>
                      <w:r w:rsidR="004D7343">
                        <w:rPr>
                          <w:i w:val="0"/>
                          <w:iCs w:val="0"/>
                          <w:sz w:val="20"/>
                          <w:szCs w:val="20"/>
                        </w:rPr>
                        <w:t xml:space="preserve"> value is </w:t>
                      </w:r>
                      <w:r w:rsidR="00D376EC">
                        <w:rPr>
                          <w:i w:val="0"/>
                          <w:iCs w:val="0"/>
                          <w:sz w:val="20"/>
                          <w:szCs w:val="20"/>
                        </w:rPr>
                        <w:t>&gt;</w:t>
                      </w:r>
                      <w:r w:rsidR="00C9240A">
                        <w:rPr>
                          <w:i w:val="0"/>
                          <w:iCs w:val="0"/>
                          <w:sz w:val="20"/>
                          <w:szCs w:val="20"/>
                        </w:rPr>
                        <w:t>=</w:t>
                      </w:r>
                      <w:r w:rsidR="004D7343">
                        <w:rPr>
                          <w:i w:val="0"/>
                          <w:iCs w:val="0"/>
                          <w:sz w:val="20"/>
                          <w:szCs w:val="20"/>
                        </w:rPr>
                        <w:t xml:space="preserve"> 0.5 both images are considered </w:t>
                      </w:r>
                      <w:r w:rsidR="00BE1DAB">
                        <w:rPr>
                          <w:i w:val="0"/>
                          <w:iCs w:val="0"/>
                          <w:sz w:val="20"/>
                          <w:szCs w:val="20"/>
                        </w:rPr>
                        <w:t>as</w:t>
                      </w:r>
                      <w:r w:rsidR="00D376EC">
                        <w:rPr>
                          <w:i w:val="0"/>
                          <w:iCs w:val="0"/>
                          <w:sz w:val="20"/>
                          <w:szCs w:val="20"/>
                        </w:rPr>
                        <w:t xml:space="preserve"> the same person. </w:t>
                      </w:r>
                      <w:r w:rsidR="00C9240A">
                        <w:rPr>
                          <w:i w:val="0"/>
                          <w:iCs w:val="0"/>
                          <w:sz w:val="20"/>
                          <w:szCs w:val="20"/>
                        </w:rPr>
                        <w:t xml:space="preserve">If Pred value is &lt; 0.5 both images are </w:t>
                      </w:r>
                      <w:r w:rsidR="00BE1DAB">
                        <w:rPr>
                          <w:i w:val="0"/>
                          <w:iCs w:val="0"/>
                          <w:sz w:val="20"/>
                          <w:szCs w:val="20"/>
                        </w:rPr>
                        <w:t>considered as different person.</w:t>
                      </w:r>
                    </w:p>
                  </w:txbxContent>
                </v:textbox>
                <w10:wrap anchorx="page"/>
              </v:shape>
            </w:pict>
          </mc:Fallback>
        </mc:AlternateContent>
      </w:r>
    </w:p>
    <w:p w14:paraId="362DB3AC" w14:textId="77777777" w:rsidR="005A1F6C" w:rsidRDefault="005A1F6C" w:rsidP="00E663F4">
      <w:pPr>
        <w:keepNext/>
      </w:pPr>
    </w:p>
    <w:p w14:paraId="72DC9234" w14:textId="5333582C" w:rsidR="00062789" w:rsidRDefault="00062789">
      <w:pPr>
        <w:spacing w:line="259" w:lineRule="auto"/>
        <w:jc w:val="left"/>
      </w:pPr>
      <w:r>
        <w:br w:type="page"/>
      </w:r>
    </w:p>
    <w:p w14:paraId="07C7B19D" w14:textId="4036014C" w:rsidR="00E663F4" w:rsidRDefault="00E663F4" w:rsidP="00E663F4">
      <w:pPr>
        <w:keepNext/>
      </w:pPr>
      <w:r>
        <w:rPr>
          <w:noProof/>
        </w:rPr>
        <w:lastRenderedPageBreak/>
        <w:drawing>
          <wp:inline distT="0" distB="0" distL="0" distR="0" wp14:anchorId="18A801B0" wp14:editId="0366B28C">
            <wp:extent cx="5731510" cy="2868930"/>
            <wp:effectExtent l="0" t="0" r="2540" b="7620"/>
            <wp:docPr id="69" name="Picture 6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with low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2868930"/>
                    </a:xfrm>
                    <a:prstGeom prst="rect">
                      <a:avLst/>
                    </a:prstGeom>
                  </pic:spPr>
                </pic:pic>
              </a:graphicData>
            </a:graphic>
          </wp:inline>
        </w:drawing>
      </w:r>
    </w:p>
    <w:p w14:paraId="251FD713" w14:textId="54960334" w:rsidR="00BE1DAB" w:rsidRPr="00E663F4" w:rsidRDefault="00E663F4" w:rsidP="00E663F4">
      <w:pPr>
        <w:pStyle w:val="Caption"/>
        <w:rPr>
          <w:i w:val="0"/>
          <w:iCs w:val="0"/>
          <w:color w:val="000000" w:themeColor="text1"/>
          <w:sz w:val="20"/>
          <w:szCs w:val="20"/>
        </w:rPr>
      </w:pPr>
      <w:bookmarkStart w:id="3" w:name="_Ref88916670"/>
      <w:r w:rsidRPr="00E663F4">
        <w:rPr>
          <w:i w:val="0"/>
          <w:iCs w:val="0"/>
          <w:color w:val="000000" w:themeColor="text1"/>
          <w:sz w:val="20"/>
          <w:szCs w:val="20"/>
        </w:rPr>
        <w:t xml:space="preserve">Figure </w:t>
      </w:r>
      <w:r w:rsidRPr="00E663F4">
        <w:rPr>
          <w:i w:val="0"/>
          <w:iCs w:val="0"/>
          <w:color w:val="000000" w:themeColor="text1"/>
          <w:sz w:val="20"/>
          <w:szCs w:val="20"/>
        </w:rPr>
        <w:fldChar w:fldCharType="begin"/>
      </w:r>
      <w:r w:rsidRPr="00E663F4">
        <w:rPr>
          <w:i w:val="0"/>
          <w:iCs w:val="0"/>
          <w:color w:val="000000" w:themeColor="text1"/>
          <w:sz w:val="20"/>
          <w:szCs w:val="20"/>
        </w:rPr>
        <w:instrText xml:space="preserve"> SEQ Figure \* ARABIC </w:instrText>
      </w:r>
      <w:r w:rsidRPr="00E663F4">
        <w:rPr>
          <w:i w:val="0"/>
          <w:iCs w:val="0"/>
          <w:color w:val="000000" w:themeColor="text1"/>
          <w:sz w:val="20"/>
          <w:szCs w:val="20"/>
        </w:rPr>
        <w:fldChar w:fldCharType="separate"/>
      </w:r>
      <w:r w:rsidR="00B4569C">
        <w:rPr>
          <w:i w:val="0"/>
          <w:iCs w:val="0"/>
          <w:noProof/>
          <w:color w:val="000000" w:themeColor="text1"/>
          <w:sz w:val="20"/>
          <w:szCs w:val="20"/>
        </w:rPr>
        <w:t>13</w:t>
      </w:r>
      <w:r w:rsidRPr="00E663F4">
        <w:rPr>
          <w:i w:val="0"/>
          <w:iCs w:val="0"/>
          <w:color w:val="000000" w:themeColor="text1"/>
          <w:sz w:val="20"/>
          <w:szCs w:val="20"/>
        </w:rPr>
        <w:fldChar w:fldCharType="end"/>
      </w:r>
      <w:bookmarkEnd w:id="3"/>
      <w:r w:rsidRPr="00E663F4">
        <w:rPr>
          <w:i w:val="0"/>
          <w:iCs w:val="0"/>
          <w:color w:val="000000" w:themeColor="text1"/>
          <w:sz w:val="20"/>
          <w:szCs w:val="20"/>
        </w:rPr>
        <w:t>: Attendance System Login</w:t>
      </w:r>
    </w:p>
    <w:p w14:paraId="668F8D89" w14:textId="77777777" w:rsidR="00B4569C" w:rsidRDefault="00B4569C" w:rsidP="00B4569C">
      <w:pPr>
        <w:keepNext/>
      </w:pPr>
      <w:r>
        <w:rPr>
          <w:noProof/>
        </w:rPr>
        <w:drawing>
          <wp:inline distT="0" distB="0" distL="0" distR="0" wp14:anchorId="6756A57A" wp14:editId="7658A3A2">
            <wp:extent cx="5731510" cy="2876550"/>
            <wp:effectExtent l="0" t="0" r="2540" b="0"/>
            <wp:docPr id="70" name="Picture 70"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video game&#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2876550"/>
                    </a:xfrm>
                    <a:prstGeom prst="rect">
                      <a:avLst/>
                    </a:prstGeom>
                  </pic:spPr>
                </pic:pic>
              </a:graphicData>
            </a:graphic>
          </wp:inline>
        </w:drawing>
      </w:r>
    </w:p>
    <w:p w14:paraId="41DC656A" w14:textId="1C848A71" w:rsidR="00E663F4" w:rsidRPr="00B4569C" w:rsidRDefault="00B4569C" w:rsidP="00B4569C">
      <w:pPr>
        <w:pStyle w:val="Caption"/>
        <w:rPr>
          <w:i w:val="0"/>
          <w:iCs w:val="0"/>
          <w:color w:val="000000" w:themeColor="text1"/>
          <w:sz w:val="20"/>
          <w:szCs w:val="20"/>
        </w:rPr>
      </w:pPr>
      <w:r w:rsidRPr="00B4569C">
        <w:rPr>
          <w:i w:val="0"/>
          <w:iCs w:val="0"/>
          <w:color w:val="000000" w:themeColor="text1"/>
          <w:sz w:val="20"/>
          <w:szCs w:val="20"/>
        </w:rPr>
        <w:t xml:space="preserve">Figure </w:t>
      </w:r>
      <w:r w:rsidRPr="00B4569C">
        <w:rPr>
          <w:i w:val="0"/>
          <w:iCs w:val="0"/>
          <w:color w:val="000000" w:themeColor="text1"/>
          <w:sz w:val="20"/>
          <w:szCs w:val="20"/>
        </w:rPr>
        <w:fldChar w:fldCharType="begin"/>
      </w:r>
      <w:r w:rsidRPr="00B4569C">
        <w:rPr>
          <w:i w:val="0"/>
          <w:iCs w:val="0"/>
          <w:color w:val="000000" w:themeColor="text1"/>
          <w:sz w:val="20"/>
          <w:szCs w:val="20"/>
        </w:rPr>
        <w:instrText xml:space="preserve"> SEQ Figure \* ARABIC </w:instrText>
      </w:r>
      <w:r w:rsidRPr="00B4569C">
        <w:rPr>
          <w:i w:val="0"/>
          <w:iCs w:val="0"/>
          <w:color w:val="000000" w:themeColor="text1"/>
          <w:sz w:val="20"/>
          <w:szCs w:val="20"/>
        </w:rPr>
        <w:fldChar w:fldCharType="separate"/>
      </w:r>
      <w:r>
        <w:rPr>
          <w:i w:val="0"/>
          <w:iCs w:val="0"/>
          <w:noProof/>
          <w:color w:val="000000" w:themeColor="text1"/>
          <w:sz w:val="20"/>
          <w:szCs w:val="20"/>
        </w:rPr>
        <w:t>14</w:t>
      </w:r>
      <w:r w:rsidRPr="00B4569C">
        <w:rPr>
          <w:i w:val="0"/>
          <w:iCs w:val="0"/>
          <w:color w:val="000000" w:themeColor="text1"/>
          <w:sz w:val="20"/>
          <w:szCs w:val="20"/>
        </w:rPr>
        <w:fldChar w:fldCharType="end"/>
      </w:r>
      <w:r w:rsidRPr="00B4569C">
        <w:rPr>
          <w:i w:val="0"/>
          <w:iCs w:val="0"/>
          <w:color w:val="000000" w:themeColor="text1"/>
          <w:sz w:val="20"/>
          <w:szCs w:val="20"/>
        </w:rPr>
        <w:t>: Face Verification Area after logged in</w:t>
      </w:r>
    </w:p>
    <w:p w14:paraId="0CD9D017" w14:textId="77777777" w:rsidR="00B4569C" w:rsidRDefault="00B4569C" w:rsidP="00B4569C">
      <w:pPr>
        <w:keepNext/>
      </w:pPr>
      <w:r>
        <w:rPr>
          <w:noProof/>
        </w:rPr>
        <w:lastRenderedPageBreak/>
        <w:drawing>
          <wp:inline distT="0" distB="0" distL="0" distR="0" wp14:anchorId="44794A5E" wp14:editId="6A400BD6">
            <wp:extent cx="5731510" cy="2873375"/>
            <wp:effectExtent l="0" t="0" r="2540" b="3175"/>
            <wp:docPr id="71" name="Picture 7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screenshot of a video game&#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2873375"/>
                    </a:xfrm>
                    <a:prstGeom prst="rect">
                      <a:avLst/>
                    </a:prstGeom>
                  </pic:spPr>
                </pic:pic>
              </a:graphicData>
            </a:graphic>
          </wp:inline>
        </w:drawing>
      </w:r>
    </w:p>
    <w:p w14:paraId="53A2339A" w14:textId="535A2D0E" w:rsidR="00BE1DAB" w:rsidRPr="00B4569C" w:rsidRDefault="00B4569C" w:rsidP="00B4569C">
      <w:pPr>
        <w:pStyle w:val="Caption"/>
        <w:rPr>
          <w:i w:val="0"/>
          <w:iCs w:val="0"/>
          <w:color w:val="000000" w:themeColor="text1"/>
          <w:sz w:val="20"/>
          <w:szCs w:val="20"/>
        </w:rPr>
      </w:pPr>
      <w:r w:rsidRPr="00B4569C">
        <w:rPr>
          <w:i w:val="0"/>
          <w:iCs w:val="0"/>
          <w:color w:val="000000" w:themeColor="text1"/>
          <w:sz w:val="20"/>
          <w:szCs w:val="20"/>
        </w:rPr>
        <w:t xml:space="preserve">Figure </w:t>
      </w:r>
      <w:r w:rsidRPr="00B4569C">
        <w:rPr>
          <w:i w:val="0"/>
          <w:iCs w:val="0"/>
          <w:color w:val="000000" w:themeColor="text1"/>
          <w:sz w:val="20"/>
          <w:szCs w:val="20"/>
        </w:rPr>
        <w:fldChar w:fldCharType="begin"/>
      </w:r>
      <w:r w:rsidRPr="00B4569C">
        <w:rPr>
          <w:i w:val="0"/>
          <w:iCs w:val="0"/>
          <w:color w:val="000000" w:themeColor="text1"/>
          <w:sz w:val="20"/>
          <w:szCs w:val="20"/>
        </w:rPr>
        <w:instrText xml:space="preserve"> SEQ Figure \* ARABIC </w:instrText>
      </w:r>
      <w:r w:rsidRPr="00B4569C">
        <w:rPr>
          <w:i w:val="0"/>
          <w:iCs w:val="0"/>
          <w:color w:val="000000" w:themeColor="text1"/>
          <w:sz w:val="20"/>
          <w:szCs w:val="20"/>
        </w:rPr>
        <w:fldChar w:fldCharType="separate"/>
      </w:r>
      <w:r>
        <w:rPr>
          <w:i w:val="0"/>
          <w:iCs w:val="0"/>
          <w:noProof/>
          <w:color w:val="000000" w:themeColor="text1"/>
          <w:sz w:val="20"/>
          <w:szCs w:val="20"/>
        </w:rPr>
        <w:t>15</w:t>
      </w:r>
      <w:r w:rsidRPr="00B4569C">
        <w:rPr>
          <w:i w:val="0"/>
          <w:iCs w:val="0"/>
          <w:color w:val="000000" w:themeColor="text1"/>
          <w:sz w:val="20"/>
          <w:szCs w:val="20"/>
        </w:rPr>
        <w:fldChar w:fldCharType="end"/>
      </w:r>
      <w:r w:rsidRPr="00B4569C">
        <w:rPr>
          <w:i w:val="0"/>
          <w:iCs w:val="0"/>
          <w:color w:val="000000" w:themeColor="text1"/>
          <w:sz w:val="20"/>
          <w:szCs w:val="20"/>
        </w:rPr>
        <w:t>: Unknown face detected</w:t>
      </w:r>
    </w:p>
    <w:p w14:paraId="599BE817" w14:textId="77777777" w:rsidR="00B4569C" w:rsidRDefault="00B4569C" w:rsidP="00B4569C">
      <w:pPr>
        <w:keepNext/>
      </w:pPr>
      <w:r>
        <w:rPr>
          <w:noProof/>
        </w:rPr>
        <w:drawing>
          <wp:inline distT="0" distB="0" distL="0" distR="0" wp14:anchorId="1082C6EE" wp14:editId="57001204">
            <wp:extent cx="5731510" cy="2863850"/>
            <wp:effectExtent l="0" t="0" r="2540" b="0"/>
            <wp:docPr id="72" name="Picture 72"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screenshot of a video game&#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2863850"/>
                    </a:xfrm>
                    <a:prstGeom prst="rect">
                      <a:avLst/>
                    </a:prstGeom>
                  </pic:spPr>
                </pic:pic>
              </a:graphicData>
            </a:graphic>
          </wp:inline>
        </w:drawing>
      </w:r>
    </w:p>
    <w:p w14:paraId="448F275F" w14:textId="49D60D7A" w:rsidR="00BE1DAB" w:rsidRPr="00B4569C" w:rsidRDefault="00B4569C" w:rsidP="00B4569C">
      <w:pPr>
        <w:pStyle w:val="Caption"/>
        <w:rPr>
          <w:i w:val="0"/>
          <w:iCs w:val="0"/>
          <w:color w:val="000000" w:themeColor="text1"/>
          <w:sz w:val="20"/>
          <w:szCs w:val="20"/>
        </w:rPr>
      </w:pPr>
      <w:bookmarkStart w:id="4" w:name="_Ref88916689"/>
      <w:r w:rsidRPr="00B4569C">
        <w:rPr>
          <w:i w:val="0"/>
          <w:iCs w:val="0"/>
          <w:color w:val="000000" w:themeColor="text1"/>
          <w:sz w:val="20"/>
          <w:szCs w:val="20"/>
        </w:rPr>
        <w:t xml:space="preserve">Figure </w:t>
      </w:r>
      <w:r w:rsidRPr="00B4569C">
        <w:rPr>
          <w:i w:val="0"/>
          <w:iCs w:val="0"/>
          <w:color w:val="000000" w:themeColor="text1"/>
          <w:sz w:val="20"/>
          <w:szCs w:val="20"/>
        </w:rPr>
        <w:fldChar w:fldCharType="begin"/>
      </w:r>
      <w:r w:rsidRPr="00B4569C">
        <w:rPr>
          <w:i w:val="0"/>
          <w:iCs w:val="0"/>
          <w:color w:val="000000" w:themeColor="text1"/>
          <w:sz w:val="20"/>
          <w:szCs w:val="20"/>
        </w:rPr>
        <w:instrText xml:space="preserve"> SEQ Figure \* ARABIC </w:instrText>
      </w:r>
      <w:r w:rsidRPr="00B4569C">
        <w:rPr>
          <w:i w:val="0"/>
          <w:iCs w:val="0"/>
          <w:color w:val="000000" w:themeColor="text1"/>
          <w:sz w:val="20"/>
          <w:szCs w:val="20"/>
        </w:rPr>
        <w:fldChar w:fldCharType="separate"/>
      </w:r>
      <w:r w:rsidRPr="00B4569C">
        <w:rPr>
          <w:i w:val="0"/>
          <w:iCs w:val="0"/>
          <w:noProof/>
          <w:color w:val="000000" w:themeColor="text1"/>
          <w:sz w:val="20"/>
          <w:szCs w:val="20"/>
        </w:rPr>
        <w:t>16</w:t>
      </w:r>
      <w:r w:rsidRPr="00B4569C">
        <w:rPr>
          <w:i w:val="0"/>
          <w:iCs w:val="0"/>
          <w:color w:val="000000" w:themeColor="text1"/>
          <w:sz w:val="20"/>
          <w:szCs w:val="20"/>
        </w:rPr>
        <w:fldChar w:fldCharType="end"/>
      </w:r>
      <w:bookmarkEnd w:id="4"/>
      <w:r w:rsidRPr="00B4569C">
        <w:rPr>
          <w:i w:val="0"/>
          <w:iCs w:val="0"/>
          <w:color w:val="000000" w:themeColor="text1"/>
          <w:sz w:val="20"/>
          <w:szCs w:val="20"/>
        </w:rPr>
        <w:t>: Face verified and detected with attendance taken</w:t>
      </w:r>
    </w:p>
    <w:p w14:paraId="1C489A74" w14:textId="10A01F61" w:rsidR="00BE1DAB" w:rsidRDefault="00062789">
      <w:pPr>
        <w:spacing w:line="259" w:lineRule="auto"/>
        <w:jc w:val="left"/>
      </w:pPr>
      <w:r>
        <w:br w:type="page"/>
      </w:r>
    </w:p>
    <w:p w14:paraId="42F0BAA8" w14:textId="6614E307" w:rsidR="00C115EA" w:rsidRDefault="00983D1B" w:rsidP="00C115EA">
      <w:pPr>
        <w:pStyle w:val="Heading1"/>
      </w:pPr>
      <w:r>
        <w:lastRenderedPageBreak/>
        <w:t>4 References</w:t>
      </w:r>
    </w:p>
    <w:p w14:paraId="38FE52B3" w14:textId="77777777" w:rsidR="00E663F4" w:rsidRPr="00C115EA" w:rsidRDefault="00E663F4" w:rsidP="00C115EA">
      <w:pPr>
        <w:rPr>
          <w:color w:val="000000" w:themeColor="text1"/>
        </w:rPr>
      </w:pPr>
      <w:r w:rsidRPr="004C6222">
        <w:rPr>
          <w:rFonts w:cs="Times New Roman"/>
          <w:noProof/>
          <w:szCs w:val="24"/>
        </w:rPr>
        <w:t>Bekuzarov</w:t>
      </w:r>
      <w:r>
        <w:rPr>
          <w:i/>
          <w:iCs/>
          <w:color w:val="000000" w:themeColor="text1"/>
        </w:rPr>
        <w:t xml:space="preserve">, </w:t>
      </w:r>
      <w:r w:rsidRPr="00C115EA">
        <w:rPr>
          <w:color w:val="000000" w:themeColor="text1"/>
        </w:rPr>
        <w:t>M 2020</w:t>
      </w:r>
      <w:r>
        <w:rPr>
          <w:i/>
          <w:iCs/>
          <w:color w:val="000000" w:themeColor="text1"/>
        </w:rPr>
        <w:t xml:space="preserve">, </w:t>
      </w:r>
      <w:r w:rsidRPr="00C115EA">
        <w:rPr>
          <w:i/>
          <w:iCs/>
          <w:color w:val="000000" w:themeColor="text1"/>
        </w:rPr>
        <w:t xml:space="preserve">Losses explained: Contrastive Loss | by Maksym </w:t>
      </w:r>
      <w:proofErr w:type="spellStart"/>
      <w:r w:rsidRPr="00C115EA">
        <w:rPr>
          <w:i/>
          <w:iCs/>
          <w:color w:val="000000" w:themeColor="text1"/>
        </w:rPr>
        <w:t>Bekuzarov</w:t>
      </w:r>
      <w:proofErr w:type="spellEnd"/>
      <w:r w:rsidRPr="00C115EA">
        <w:rPr>
          <w:i/>
          <w:iCs/>
          <w:color w:val="000000" w:themeColor="text1"/>
        </w:rPr>
        <w:t xml:space="preserve"> | Medium</w:t>
      </w:r>
      <w:r w:rsidRPr="002621B0">
        <w:rPr>
          <w:color w:val="000000" w:themeColor="text1"/>
        </w:rPr>
        <w:t xml:space="preserve">, </w:t>
      </w:r>
      <w:r>
        <w:rPr>
          <w:color w:val="000000" w:themeColor="text1"/>
        </w:rPr>
        <w:t>Medium</w:t>
      </w:r>
      <w:r w:rsidRPr="002621B0">
        <w:rPr>
          <w:color w:val="000000" w:themeColor="text1"/>
        </w:rPr>
        <w:t xml:space="preserve"> viewed </w:t>
      </w:r>
      <w:r>
        <w:rPr>
          <w:color w:val="000000" w:themeColor="text1"/>
        </w:rPr>
        <w:t>20</w:t>
      </w:r>
      <w:r w:rsidRPr="002621B0">
        <w:rPr>
          <w:color w:val="000000" w:themeColor="text1"/>
        </w:rPr>
        <w:t xml:space="preserve"> November 2021, </w:t>
      </w:r>
      <w:r w:rsidRPr="004C6222">
        <w:rPr>
          <w:rFonts w:cs="Times New Roman"/>
          <w:noProof/>
          <w:szCs w:val="24"/>
        </w:rPr>
        <w:t>&lt;https://medium.com/@maksym.bekuzarov/losses-explained-contrastive-loss-f8f57fe32246&gt;.</w:t>
      </w:r>
    </w:p>
    <w:p w14:paraId="0FB77EBD" w14:textId="77777777" w:rsidR="00E663F4" w:rsidRPr="009B40E0" w:rsidRDefault="00E663F4" w:rsidP="009B40E0">
      <w:pPr>
        <w:rPr>
          <w:color w:val="000000" w:themeColor="text1"/>
        </w:rPr>
      </w:pPr>
      <w:r w:rsidRPr="00081533">
        <w:rPr>
          <w:noProof/>
        </w:rPr>
        <w:t>Koch, Zemel &amp; Salakhutdinov n.d.</w:t>
      </w:r>
      <w:r w:rsidRPr="002621B0">
        <w:rPr>
          <w:color w:val="000000" w:themeColor="text1"/>
        </w:rPr>
        <w:t xml:space="preserve">, </w:t>
      </w:r>
      <w:r w:rsidRPr="00A751A3">
        <w:rPr>
          <w:i/>
          <w:iCs/>
          <w:color w:val="000000" w:themeColor="text1"/>
        </w:rPr>
        <w:t>Siamese Neural Networks for One-shot Image Recognition</w:t>
      </w:r>
      <w:r w:rsidRPr="00A751A3">
        <w:rPr>
          <w:i/>
          <w:iCs/>
          <w:color w:val="000000" w:themeColor="text1"/>
        </w:rPr>
        <w:cr/>
      </w:r>
      <w:r w:rsidRPr="002621B0">
        <w:rPr>
          <w:color w:val="000000" w:themeColor="text1"/>
        </w:rPr>
        <w:t xml:space="preserve">, </w:t>
      </w:r>
      <w:r>
        <w:rPr>
          <w:color w:val="000000" w:themeColor="text1"/>
        </w:rPr>
        <w:t>CMU School of Computer Science</w:t>
      </w:r>
      <w:r w:rsidRPr="002621B0">
        <w:rPr>
          <w:color w:val="000000" w:themeColor="text1"/>
        </w:rPr>
        <w:t xml:space="preserve"> viewed </w:t>
      </w:r>
      <w:r>
        <w:rPr>
          <w:color w:val="000000" w:themeColor="text1"/>
        </w:rPr>
        <w:t>22</w:t>
      </w:r>
      <w:r w:rsidRPr="002621B0">
        <w:rPr>
          <w:color w:val="000000" w:themeColor="text1"/>
        </w:rPr>
        <w:t xml:space="preserve"> November 2021, </w:t>
      </w:r>
      <w:r>
        <w:rPr>
          <w:color w:val="000000" w:themeColor="text1"/>
        </w:rPr>
        <w:t>&lt;</w:t>
      </w:r>
      <w:r w:rsidRPr="009B40E0">
        <w:rPr>
          <w:color w:val="000000" w:themeColor="text1"/>
        </w:rPr>
        <w:t>https://www.cs.cmu.edu/~rsalakhu/papers/oneshot1.pdf</w:t>
      </w:r>
      <w:r>
        <w:rPr>
          <w:color w:val="000000" w:themeColor="text1"/>
        </w:rPr>
        <w:t>&gt;.</w:t>
      </w:r>
    </w:p>
    <w:p w14:paraId="0D85C6BF" w14:textId="77777777" w:rsidR="00E663F4" w:rsidRDefault="00E663F4" w:rsidP="00BB2A63">
      <w:pPr>
        <w:rPr>
          <w:color w:val="000000" w:themeColor="text1"/>
        </w:rPr>
      </w:pPr>
      <w:r w:rsidRPr="002621B0">
        <w:rPr>
          <w:color w:val="000000" w:themeColor="text1"/>
        </w:rPr>
        <w:t xml:space="preserve">Nepal, P, 2020, </w:t>
      </w:r>
      <w:proofErr w:type="spellStart"/>
      <w:r w:rsidRPr="002621B0">
        <w:rPr>
          <w:i/>
          <w:iCs/>
          <w:color w:val="000000" w:themeColor="text1"/>
        </w:rPr>
        <w:t>Mobilenet</w:t>
      </w:r>
      <w:proofErr w:type="spellEnd"/>
      <w:r w:rsidRPr="002621B0">
        <w:rPr>
          <w:i/>
          <w:iCs/>
          <w:color w:val="000000" w:themeColor="text1"/>
        </w:rPr>
        <w:t xml:space="preserve"> architecture explained</w:t>
      </w:r>
      <w:r w:rsidRPr="002621B0">
        <w:rPr>
          <w:color w:val="000000" w:themeColor="text1"/>
        </w:rPr>
        <w:t xml:space="preserve">, </w:t>
      </w:r>
      <w:proofErr w:type="spellStart"/>
      <w:r w:rsidRPr="002621B0">
        <w:rPr>
          <w:color w:val="000000" w:themeColor="text1"/>
        </w:rPr>
        <w:t>Prabin</w:t>
      </w:r>
      <w:proofErr w:type="spellEnd"/>
      <w:r w:rsidRPr="002621B0">
        <w:rPr>
          <w:color w:val="000000" w:themeColor="text1"/>
        </w:rPr>
        <w:t xml:space="preserve"> Nepal, viewed 19 November 2021, &lt; </w:t>
      </w:r>
      <w:r w:rsidRPr="00C115EA">
        <w:rPr>
          <w:color w:val="000000" w:themeColor="text1"/>
        </w:rPr>
        <w:t>https://prabinnepal.com/mobilenet-architecture-explained/</w:t>
      </w:r>
      <w:r w:rsidRPr="002621B0">
        <w:rPr>
          <w:color w:val="000000" w:themeColor="text1"/>
        </w:rPr>
        <w:t>&gt;.</w:t>
      </w:r>
    </w:p>
    <w:p w14:paraId="2181F003" w14:textId="412E6AA8" w:rsidR="004C6222" w:rsidRDefault="004C6222" w:rsidP="00BB2A63">
      <w:pPr>
        <w:rPr>
          <w:color w:val="000000" w:themeColor="text1"/>
        </w:rPr>
      </w:pPr>
    </w:p>
    <w:p w14:paraId="57DD5983" w14:textId="2502F051" w:rsidR="009345BB" w:rsidRPr="009345BB" w:rsidRDefault="009345BB" w:rsidP="009345BB"/>
    <w:p w14:paraId="178653CF" w14:textId="686660E8" w:rsidR="009345BB" w:rsidRDefault="009345BB" w:rsidP="009345BB">
      <w:pPr>
        <w:rPr>
          <w:color w:val="000000" w:themeColor="text1"/>
        </w:rPr>
      </w:pPr>
    </w:p>
    <w:p w14:paraId="07140D2A" w14:textId="5187FBCC" w:rsidR="009345BB" w:rsidRPr="009345BB" w:rsidRDefault="009345BB" w:rsidP="009345BB">
      <w:pPr>
        <w:jc w:val="center"/>
      </w:pPr>
    </w:p>
    <w:sectPr w:rsidR="009345BB" w:rsidRPr="009345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0tjS3NDCyMDe2NDBR0lEKTi0uzszPAykwrgUAWjTPVSwAAAA="/>
  </w:docVars>
  <w:rsids>
    <w:rsidRoot w:val="008D6521"/>
    <w:rsid w:val="00001F53"/>
    <w:rsid w:val="00010528"/>
    <w:rsid w:val="00014A9F"/>
    <w:rsid w:val="00020440"/>
    <w:rsid w:val="00024B68"/>
    <w:rsid w:val="00026DB4"/>
    <w:rsid w:val="00027794"/>
    <w:rsid w:val="000305AC"/>
    <w:rsid w:val="000319E3"/>
    <w:rsid w:val="00036E9E"/>
    <w:rsid w:val="0004126C"/>
    <w:rsid w:val="00041569"/>
    <w:rsid w:val="0004170B"/>
    <w:rsid w:val="00047A49"/>
    <w:rsid w:val="00050CB0"/>
    <w:rsid w:val="000569CD"/>
    <w:rsid w:val="00056C35"/>
    <w:rsid w:val="00057B48"/>
    <w:rsid w:val="00061EA3"/>
    <w:rsid w:val="00062789"/>
    <w:rsid w:val="000716C5"/>
    <w:rsid w:val="00081533"/>
    <w:rsid w:val="0008348D"/>
    <w:rsid w:val="00086E94"/>
    <w:rsid w:val="00092751"/>
    <w:rsid w:val="000929E2"/>
    <w:rsid w:val="000A2075"/>
    <w:rsid w:val="000A3BA3"/>
    <w:rsid w:val="000A6915"/>
    <w:rsid w:val="000A7664"/>
    <w:rsid w:val="000B2274"/>
    <w:rsid w:val="000C555B"/>
    <w:rsid w:val="000C5F01"/>
    <w:rsid w:val="000C67B4"/>
    <w:rsid w:val="000C73B2"/>
    <w:rsid w:val="000D35BF"/>
    <w:rsid w:val="000D628E"/>
    <w:rsid w:val="000D7CCB"/>
    <w:rsid w:val="000E0604"/>
    <w:rsid w:val="000E3C79"/>
    <w:rsid w:val="000E5CE0"/>
    <w:rsid w:val="000F36AA"/>
    <w:rsid w:val="00101688"/>
    <w:rsid w:val="00105A04"/>
    <w:rsid w:val="001069B0"/>
    <w:rsid w:val="00110ED3"/>
    <w:rsid w:val="001141B3"/>
    <w:rsid w:val="001143FF"/>
    <w:rsid w:val="0011592F"/>
    <w:rsid w:val="00142E5F"/>
    <w:rsid w:val="00143E73"/>
    <w:rsid w:val="00152C20"/>
    <w:rsid w:val="00156B8B"/>
    <w:rsid w:val="00164A02"/>
    <w:rsid w:val="00177E60"/>
    <w:rsid w:val="0018112F"/>
    <w:rsid w:val="00182A49"/>
    <w:rsid w:val="001831E0"/>
    <w:rsid w:val="0018482F"/>
    <w:rsid w:val="00186A40"/>
    <w:rsid w:val="00193F47"/>
    <w:rsid w:val="00194AD5"/>
    <w:rsid w:val="00194B50"/>
    <w:rsid w:val="00195413"/>
    <w:rsid w:val="001A4C63"/>
    <w:rsid w:val="001A4CEC"/>
    <w:rsid w:val="001B4FAA"/>
    <w:rsid w:val="001B6895"/>
    <w:rsid w:val="001C06C4"/>
    <w:rsid w:val="001C72F4"/>
    <w:rsid w:val="001D31F6"/>
    <w:rsid w:val="001D499B"/>
    <w:rsid w:val="001D5909"/>
    <w:rsid w:val="001D6B7F"/>
    <w:rsid w:val="001E19B6"/>
    <w:rsid w:val="001E200B"/>
    <w:rsid w:val="001E3FFA"/>
    <w:rsid w:val="001E58D9"/>
    <w:rsid w:val="001F524D"/>
    <w:rsid w:val="001F658A"/>
    <w:rsid w:val="00202D1C"/>
    <w:rsid w:val="00204DD9"/>
    <w:rsid w:val="002056EC"/>
    <w:rsid w:val="00206339"/>
    <w:rsid w:val="002106FA"/>
    <w:rsid w:val="0021168A"/>
    <w:rsid w:val="00221172"/>
    <w:rsid w:val="0022301D"/>
    <w:rsid w:val="00225743"/>
    <w:rsid w:val="0023013E"/>
    <w:rsid w:val="00234934"/>
    <w:rsid w:val="00235BA6"/>
    <w:rsid w:val="00243299"/>
    <w:rsid w:val="00245179"/>
    <w:rsid w:val="00260891"/>
    <w:rsid w:val="0026204C"/>
    <w:rsid w:val="002621B0"/>
    <w:rsid w:val="00263D0D"/>
    <w:rsid w:val="00265DAA"/>
    <w:rsid w:val="002753B6"/>
    <w:rsid w:val="00277F39"/>
    <w:rsid w:val="00282776"/>
    <w:rsid w:val="00282B5C"/>
    <w:rsid w:val="002A49F4"/>
    <w:rsid w:val="002A74A0"/>
    <w:rsid w:val="002B1EE3"/>
    <w:rsid w:val="002B3C8C"/>
    <w:rsid w:val="002B7A8A"/>
    <w:rsid w:val="002B7D77"/>
    <w:rsid w:val="002B7F42"/>
    <w:rsid w:val="002C2934"/>
    <w:rsid w:val="002C4876"/>
    <w:rsid w:val="002C4923"/>
    <w:rsid w:val="002C7A52"/>
    <w:rsid w:val="002D2819"/>
    <w:rsid w:val="002D67AD"/>
    <w:rsid w:val="002D68B1"/>
    <w:rsid w:val="002E641F"/>
    <w:rsid w:val="002F1513"/>
    <w:rsid w:val="00301161"/>
    <w:rsid w:val="00303F18"/>
    <w:rsid w:val="00305BDA"/>
    <w:rsid w:val="00305DA9"/>
    <w:rsid w:val="00305FAB"/>
    <w:rsid w:val="00313F76"/>
    <w:rsid w:val="00316D47"/>
    <w:rsid w:val="00316F20"/>
    <w:rsid w:val="00322BC1"/>
    <w:rsid w:val="003244BB"/>
    <w:rsid w:val="003308CC"/>
    <w:rsid w:val="0034210E"/>
    <w:rsid w:val="00345FD4"/>
    <w:rsid w:val="003503F2"/>
    <w:rsid w:val="00351768"/>
    <w:rsid w:val="00355F54"/>
    <w:rsid w:val="00364E70"/>
    <w:rsid w:val="003666A4"/>
    <w:rsid w:val="00366C7B"/>
    <w:rsid w:val="00367091"/>
    <w:rsid w:val="00370089"/>
    <w:rsid w:val="00371C95"/>
    <w:rsid w:val="00374D50"/>
    <w:rsid w:val="003763E1"/>
    <w:rsid w:val="003765A1"/>
    <w:rsid w:val="00377B37"/>
    <w:rsid w:val="0038321D"/>
    <w:rsid w:val="003843C5"/>
    <w:rsid w:val="003853AF"/>
    <w:rsid w:val="003871E5"/>
    <w:rsid w:val="003878F5"/>
    <w:rsid w:val="0039337F"/>
    <w:rsid w:val="00396AAF"/>
    <w:rsid w:val="00396EFA"/>
    <w:rsid w:val="003B46D8"/>
    <w:rsid w:val="003B6157"/>
    <w:rsid w:val="003B7A12"/>
    <w:rsid w:val="003C06F2"/>
    <w:rsid w:val="003C56B1"/>
    <w:rsid w:val="003D00CE"/>
    <w:rsid w:val="003D04E0"/>
    <w:rsid w:val="003D12DB"/>
    <w:rsid w:val="003D1356"/>
    <w:rsid w:val="003D5C3F"/>
    <w:rsid w:val="003D7D5C"/>
    <w:rsid w:val="003D7F55"/>
    <w:rsid w:val="003E2C86"/>
    <w:rsid w:val="003E4D3A"/>
    <w:rsid w:val="003F1F62"/>
    <w:rsid w:val="003F3E4D"/>
    <w:rsid w:val="0040597D"/>
    <w:rsid w:val="004067A6"/>
    <w:rsid w:val="00407718"/>
    <w:rsid w:val="00410C55"/>
    <w:rsid w:val="004110C4"/>
    <w:rsid w:val="00414E3A"/>
    <w:rsid w:val="00416E16"/>
    <w:rsid w:val="00423212"/>
    <w:rsid w:val="0042417B"/>
    <w:rsid w:val="00427195"/>
    <w:rsid w:val="00431895"/>
    <w:rsid w:val="004367C5"/>
    <w:rsid w:val="00441CA7"/>
    <w:rsid w:val="0044543E"/>
    <w:rsid w:val="00450BFA"/>
    <w:rsid w:val="00452AB2"/>
    <w:rsid w:val="00453C05"/>
    <w:rsid w:val="004654CF"/>
    <w:rsid w:val="0047555C"/>
    <w:rsid w:val="00477CD7"/>
    <w:rsid w:val="00484A10"/>
    <w:rsid w:val="00485937"/>
    <w:rsid w:val="004920E5"/>
    <w:rsid w:val="004959FA"/>
    <w:rsid w:val="004A190D"/>
    <w:rsid w:val="004A39E2"/>
    <w:rsid w:val="004B05F0"/>
    <w:rsid w:val="004B34F7"/>
    <w:rsid w:val="004B7CBF"/>
    <w:rsid w:val="004C6222"/>
    <w:rsid w:val="004D7343"/>
    <w:rsid w:val="004E4714"/>
    <w:rsid w:val="004F2999"/>
    <w:rsid w:val="004F2A0A"/>
    <w:rsid w:val="004F2B0E"/>
    <w:rsid w:val="005026D9"/>
    <w:rsid w:val="00503558"/>
    <w:rsid w:val="0050473F"/>
    <w:rsid w:val="00523500"/>
    <w:rsid w:val="00525125"/>
    <w:rsid w:val="00527BFB"/>
    <w:rsid w:val="005348FE"/>
    <w:rsid w:val="00535A88"/>
    <w:rsid w:val="00536C3A"/>
    <w:rsid w:val="00536D9B"/>
    <w:rsid w:val="005404DB"/>
    <w:rsid w:val="0054098D"/>
    <w:rsid w:val="005411B3"/>
    <w:rsid w:val="005455C4"/>
    <w:rsid w:val="005521B7"/>
    <w:rsid w:val="0055438A"/>
    <w:rsid w:val="00562C96"/>
    <w:rsid w:val="00566749"/>
    <w:rsid w:val="0056786B"/>
    <w:rsid w:val="005713A3"/>
    <w:rsid w:val="00577DD3"/>
    <w:rsid w:val="005816BA"/>
    <w:rsid w:val="00583982"/>
    <w:rsid w:val="00583F4E"/>
    <w:rsid w:val="005843A1"/>
    <w:rsid w:val="00591781"/>
    <w:rsid w:val="00591FDA"/>
    <w:rsid w:val="00593395"/>
    <w:rsid w:val="0059448B"/>
    <w:rsid w:val="00596668"/>
    <w:rsid w:val="005A0766"/>
    <w:rsid w:val="005A1F6C"/>
    <w:rsid w:val="005A3D87"/>
    <w:rsid w:val="005B0F57"/>
    <w:rsid w:val="005B2CBB"/>
    <w:rsid w:val="005C6710"/>
    <w:rsid w:val="005D1291"/>
    <w:rsid w:val="005D374F"/>
    <w:rsid w:val="005D4884"/>
    <w:rsid w:val="005E01B0"/>
    <w:rsid w:val="005E4932"/>
    <w:rsid w:val="005E573D"/>
    <w:rsid w:val="005E5B44"/>
    <w:rsid w:val="005F305F"/>
    <w:rsid w:val="00611818"/>
    <w:rsid w:val="00620A1D"/>
    <w:rsid w:val="00622404"/>
    <w:rsid w:val="00623ADD"/>
    <w:rsid w:val="00623FD4"/>
    <w:rsid w:val="0062740F"/>
    <w:rsid w:val="00636F5E"/>
    <w:rsid w:val="00640E80"/>
    <w:rsid w:val="00641690"/>
    <w:rsid w:val="00647D55"/>
    <w:rsid w:val="006519C4"/>
    <w:rsid w:val="006569D9"/>
    <w:rsid w:val="00661F59"/>
    <w:rsid w:val="00662F5B"/>
    <w:rsid w:val="0066336E"/>
    <w:rsid w:val="006649C0"/>
    <w:rsid w:val="006665AB"/>
    <w:rsid w:val="00666AE0"/>
    <w:rsid w:val="00667574"/>
    <w:rsid w:val="00667E83"/>
    <w:rsid w:val="00667FD2"/>
    <w:rsid w:val="00672205"/>
    <w:rsid w:val="00672287"/>
    <w:rsid w:val="0067529F"/>
    <w:rsid w:val="0067676C"/>
    <w:rsid w:val="00677538"/>
    <w:rsid w:val="0067760D"/>
    <w:rsid w:val="006803E9"/>
    <w:rsid w:val="00680FEF"/>
    <w:rsid w:val="0068563F"/>
    <w:rsid w:val="00692510"/>
    <w:rsid w:val="00693E77"/>
    <w:rsid w:val="006A2C05"/>
    <w:rsid w:val="006A4682"/>
    <w:rsid w:val="006A7093"/>
    <w:rsid w:val="006B121D"/>
    <w:rsid w:val="006B327D"/>
    <w:rsid w:val="006B5B15"/>
    <w:rsid w:val="006B6BD0"/>
    <w:rsid w:val="006B7603"/>
    <w:rsid w:val="006C2265"/>
    <w:rsid w:val="006C6E1D"/>
    <w:rsid w:val="006C7203"/>
    <w:rsid w:val="006D1BBC"/>
    <w:rsid w:val="006D2033"/>
    <w:rsid w:val="006D78A0"/>
    <w:rsid w:val="006E4D77"/>
    <w:rsid w:val="006E778F"/>
    <w:rsid w:val="006F21F3"/>
    <w:rsid w:val="006F2B5C"/>
    <w:rsid w:val="00705458"/>
    <w:rsid w:val="00712DBA"/>
    <w:rsid w:val="00717DFF"/>
    <w:rsid w:val="0072744C"/>
    <w:rsid w:val="00733E65"/>
    <w:rsid w:val="00734FBB"/>
    <w:rsid w:val="007410C4"/>
    <w:rsid w:val="00742203"/>
    <w:rsid w:val="007547A5"/>
    <w:rsid w:val="007553B7"/>
    <w:rsid w:val="0076251B"/>
    <w:rsid w:val="00762B57"/>
    <w:rsid w:val="00766347"/>
    <w:rsid w:val="00770C1C"/>
    <w:rsid w:val="007800C0"/>
    <w:rsid w:val="00791C75"/>
    <w:rsid w:val="00793060"/>
    <w:rsid w:val="00793D8D"/>
    <w:rsid w:val="007965CB"/>
    <w:rsid w:val="00796C53"/>
    <w:rsid w:val="00796F84"/>
    <w:rsid w:val="007A2384"/>
    <w:rsid w:val="007A2ACF"/>
    <w:rsid w:val="007A3FCC"/>
    <w:rsid w:val="007A6613"/>
    <w:rsid w:val="007A687B"/>
    <w:rsid w:val="007A72BE"/>
    <w:rsid w:val="007B0D5E"/>
    <w:rsid w:val="007B1524"/>
    <w:rsid w:val="007B24B9"/>
    <w:rsid w:val="007B5516"/>
    <w:rsid w:val="007D0B96"/>
    <w:rsid w:val="007D29DA"/>
    <w:rsid w:val="007D5BF1"/>
    <w:rsid w:val="007D7FBA"/>
    <w:rsid w:val="007E719A"/>
    <w:rsid w:val="007E7BEF"/>
    <w:rsid w:val="008073FD"/>
    <w:rsid w:val="008123A1"/>
    <w:rsid w:val="00813E77"/>
    <w:rsid w:val="008171D5"/>
    <w:rsid w:val="008232C9"/>
    <w:rsid w:val="00823C5E"/>
    <w:rsid w:val="0082724A"/>
    <w:rsid w:val="00831A0A"/>
    <w:rsid w:val="008350DD"/>
    <w:rsid w:val="00835891"/>
    <w:rsid w:val="008373FB"/>
    <w:rsid w:val="00843E86"/>
    <w:rsid w:val="00846E60"/>
    <w:rsid w:val="00851FFC"/>
    <w:rsid w:val="00860ACE"/>
    <w:rsid w:val="0086218B"/>
    <w:rsid w:val="008634A9"/>
    <w:rsid w:val="008700A7"/>
    <w:rsid w:val="00872E22"/>
    <w:rsid w:val="008742DF"/>
    <w:rsid w:val="0087591E"/>
    <w:rsid w:val="0087678F"/>
    <w:rsid w:val="00877DAB"/>
    <w:rsid w:val="00886283"/>
    <w:rsid w:val="00890022"/>
    <w:rsid w:val="00890506"/>
    <w:rsid w:val="008908F4"/>
    <w:rsid w:val="00893F1A"/>
    <w:rsid w:val="00895284"/>
    <w:rsid w:val="008B02EC"/>
    <w:rsid w:val="008B5880"/>
    <w:rsid w:val="008C09B5"/>
    <w:rsid w:val="008C1250"/>
    <w:rsid w:val="008C4837"/>
    <w:rsid w:val="008C681E"/>
    <w:rsid w:val="008C7FAA"/>
    <w:rsid w:val="008D0A29"/>
    <w:rsid w:val="008D6521"/>
    <w:rsid w:val="008E075E"/>
    <w:rsid w:val="008E375A"/>
    <w:rsid w:val="008F11C4"/>
    <w:rsid w:val="008F1AD1"/>
    <w:rsid w:val="008F6C0B"/>
    <w:rsid w:val="008F6FA0"/>
    <w:rsid w:val="009011D4"/>
    <w:rsid w:val="00901F25"/>
    <w:rsid w:val="0090368A"/>
    <w:rsid w:val="00904118"/>
    <w:rsid w:val="00906064"/>
    <w:rsid w:val="00910B31"/>
    <w:rsid w:val="009126A0"/>
    <w:rsid w:val="009130E9"/>
    <w:rsid w:val="009143FA"/>
    <w:rsid w:val="0091511D"/>
    <w:rsid w:val="0092060B"/>
    <w:rsid w:val="00920B23"/>
    <w:rsid w:val="009345BB"/>
    <w:rsid w:val="009356B4"/>
    <w:rsid w:val="00937534"/>
    <w:rsid w:val="00937A97"/>
    <w:rsid w:val="00942D78"/>
    <w:rsid w:val="00942D98"/>
    <w:rsid w:val="00944C1D"/>
    <w:rsid w:val="00945328"/>
    <w:rsid w:val="00950EFF"/>
    <w:rsid w:val="00951169"/>
    <w:rsid w:val="00963221"/>
    <w:rsid w:val="009646AF"/>
    <w:rsid w:val="00966B50"/>
    <w:rsid w:val="00966BAC"/>
    <w:rsid w:val="0097159F"/>
    <w:rsid w:val="00971C06"/>
    <w:rsid w:val="009720CC"/>
    <w:rsid w:val="00975379"/>
    <w:rsid w:val="00977D6B"/>
    <w:rsid w:val="009816AF"/>
    <w:rsid w:val="00983D1B"/>
    <w:rsid w:val="00984E91"/>
    <w:rsid w:val="00986ED4"/>
    <w:rsid w:val="0099271B"/>
    <w:rsid w:val="009934C9"/>
    <w:rsid w:val="009971C6"/>
    <w:rsid w:val="009B40E0"/>
    <w:rsid w:val="009C02A8"/>
    <w:rsid w:val="009C0C1F"/>
    <w:rsid w:val="009D07AB"/>
    <w:rsid w:val="009D14EC"/>
    <w:rsid w:val="009D4C5F"/>
    <w:rsid w:val="009E1DE2"/>
    <w:rsid w:val="009E2A75"/>
    <w:rsid w:val="009E3F2B"/>
    <w:rsid w:val="009E40AD"/>
    <w:rsid w:val="009E644E"/>
    <w:rsid w:val="009E7E08"/>
    <w:rsid w:val="009F009B"/>
    <w:rsid w:val="009F5BCA"/>
    <w:rsid w:val="00A07DE7"/>
    <w:rsid w:val="00A160B4"/>
    <w:rsid w:val="00A20290"/>
    <w:rsid w:val="00A27E3A"/>
    <w:rsid w:val="00A313C1"/>
    <w:rsid w:val="00A31547"/>
    <w:rsid w:val="00A34196"/>
    <w:rsid w:val="00A342BE"/>
    <w:rsid w:val="00A40B2F"/>
    <w:rsid w:val="00A42DD1"/>
    <w:rsid w:val="00A43619"/>
    <w:rsid w:val="00A47598"/>
    <w:rsid w:val="00A53D1D"/>
    <w:rsid w:val="00A565BC"/>
    <w:rsid w:val="00A5788D"/>
    <w:rsid w:val="00A67B7C"/>
    <w:rsid w:val="00A71C4D"/>
    <w:rsid w:val="00A751A3"/>
    <w:rsid w:val="00A77245"/>
    <w:rsid w:val="00A843A1"/>
    <w:rsid w:val="00A91686"/>
    <w:rsid w:val="00A94349"/>
    <w:rsid w:val="00A94AB0"/>
    <w:rsid w:val="00AA28EB"/>
    <w:rsid w:val="00AA2E29"/>
    <w:rsid w:val="00AB03BA"/>
    <w:rsid w:val="00AB172B"/>
    <w:rsid w:val="00AB2C7B"/>
    <w:rsid w:val="00AB7414"/>
    <w:rsid w:val="00AC1C49"/>
    <w:rsid w:val="00AC4C42"/>
    <w:rsid w:val="00AD1CC9"/>
    <w:rsid w:val="00AD6037"/>
    <w:rsid w:val="00AD6778"/>
    <w:rsid w:val="00AD6F17"/>
    <w:rsid w:val="00AE3C21"/>
    <w:rsid w:val="00AE6563"/>
    <w:rsid w:val="00AF37C7"/>
    <w:rsid w:val="00AF6972"/>
    <w:rsid w:val="00B069A1"/>
    <w:rsid w:val="00B13528"/>
    <w:rsid w:val="00B23F92"/>
    <w:rsid w:val="00B24064"/>
    <w:rsid w:val="00B378FD"/>
    <w:rsid w:val="00B404B7"/>
    <w:rsid w:val="00B4569C"/>
    <w:rsid w:val="00B463DE"/>
    <w:rsid w:val="00B46978"/>
    <w:rsid w:val="00B56B41"/>
    <w:rsid w:val="00B603C3"/>
    <w:rsid w:val="00B61BB5"/>
    <w:rsid w:val="00B62740"/>
    <w:rsid w:val="00B6377E"/>
    <w:rsid w:val="00B63B20"/>
    <w:rsid w:val="00B63D13"/>
    <w:rsid w:val="00B6788C"/>
    <w:rsid w:val="00B71946"/>
    <w:rsid w:val="00B71A21"/>
    <w:rsid w:val="00B71B70"/>
    <w:rsid w:val="00B72DDD"/>
    <w:rsid w:val="00B740BB"/>
    <w:rsid w:val="00B86E3A"/>
    <w:rsid w:val="00B8719A"/>
    <w:rsid w:val="00B90459"/>
    <w:rsid w:val="00B94FAB"/>
    <w:rsid w:val="00BA1704"/>
    <w:rsid w:val="00BA446F"/>
    <w:rsid w:val="00BA6BFA"/>
    <w:rsid w:val="00BB1902"/>
    <w:rsid w:val="00BB2A63"/>
    <w:rsid w:val="00BB4D2D"/>
    <w:rsid w:val="00BC097C"/>
    <w:rsid w:val="00BC2DF8"/>
    <w:rsid w:val="00BC502D"/>
    <w:rsid w:val="00BC6331"/>
    <w:rsid w:val="00BC6AE4"/>
    <w:rsid w:val="00BC7E6E"/>
    <w:rsid w:val="00BD45C6"/>
    <w:rsid w:val="00BE078B"/>
    <w:rsid w:val="00BE1DAB"/>
    <w:rsid w:val="00BF7168"/>
    <w:rsid w:val="00C04862"/>
    <w:rsid w:val="00C0497B"/>
    <w:rsid w:val="00C07D03"/>
    <w:rsid w:val="00C115EA"/>
    <w:rsid w:val="00C13040"/>
    <w:rsid w:val="00C16556"/>
    <w:rsid w:val="00C16A40"/>
    <w:rsid w:val="00C2167C"/>
    <w:rsid w:val="00C24347"/>
    <w:rsid w:val="00C2450B"/>
    <w:rsid w:val="00C31B1A"/>
    <w:rsid w:val="00C32BAE"/>
    <w:rsid w:val="00C34198"/>
    <w:rsid w:val="00C4154D"/>
    <w:rsid w:val="00C463BC"/>
    <w:rsid w:val="00C86D61"/>
    <w:rsid w:val="00C90B2F"/>
    <w:rsid w:val="00C91E5D"/>
    <w:rsid w:val="00C9240A"/>
    <w:rsid w:val="00C943BE"/>
    <w:rsid w:val="00C95C69"/>
    <w:rsid w:val="00C97E13"/>
    <w:rsid w:val="00CA2556"/>
    <w:rsid w:val="00CA4068"/>
    <w:rsid w:val="00CA54DE"/>
    <w:rsid w:val="00CB0598"/>
    <w:rsid w:val="00CB1481"/>
    <w:rsid w:val="00CC2475"/>
    <w:rsid w:val="00CC700C"/>
    <w:rsid w:val="00CD6B4D"/>
    <w:rsid w:val="00CD7598"/>
    <w:rsid w:val="00CE1774"/>
    <w:rsid w:val="00CE2809"/>
    <w:rsid w:val="00CF2BC0"/>
    <w:rsid w:val="00CF5FE2"/>
    <w:rsid w:val="00CF7767"/>
    <w:rsid w:val="00D018CD"/>
    <w:rsid w:val="00D01C25"/>
    <w:rsid w:val="00D031BE"/>
    <w:rsid w:val="00D031C4"/>
    <w:rsid w:val="00D207F7"/>
    <w:rsid w:val="00D25DFD"/>
    <w:rsid w:val="00D2639C"/>
    <w:rsid w:val="00D27261"/>
    <w:rsid w:val="00D30264"/>
    <w:rsid w:val="00D30C49"/>
    <w:rsid w:val="00D376EC"/>
    <w:rsid w:val="00D407D4"/>
    <w:rsid w:val="00D41126"/>
    <w:rsid w:val="00D429D3"/>
    <w:rsid w:val="00D501F0"/>
    <w:rsid w:val="00D51EF8"/>
    <w:rsid w:val="00D561D3"/>
    <w:rsid w:val="00D563C6"/>
    <w:rsid w:val="00D57A91"/>
    <w:rsid w:val="00D60392"/>
    <w:rsid w:val="00D642ED"/>
    <w:rsid w:val="00D64818"/>
    <w:rsid w:val="00D64CD0"/>
    <w:rsid w:val="00D65497"/>
    <w:rsid w:val="00D80D28"/>
    <w:rsid w:val="00D842F3"/>
    <w:rsid w:val="00D876EE"/>
    <w:rsid w:val="00D92C70"/>
    <w:rsid w:val="00DA2E3C"/>
    <w:rsid w:val="00DA6298"/>
    <w:rsid w:val="00DB2B96"/>
    <w:rsid w:val="00DB655D"/>
    <w:rsid w:val="00DC1F42"/>
    <w:rsid w:val="00DD1B9F"/>
    <w:rsid w:val="00DD7D5F"/>
    <w:rsid w:val="00DE0408"/>
    <w:rsid w:val="00DE29D6"/>
    <w:rsid w:val="00DE5715"/>
    <w:rsid w:val="00DF078D"/>
    <w:rsid w:val="00DF12C8"/>
    <w:rsid w:val="00DF1B6F"/>
    <w:rsid w:val="00DF2AD7"/>
    <w:rsid w:val="00DF7E8A"/>
    <w:rsid w:val="00E02828"/>
    <w:rsid w:val="00E04155"/>
    <w:rsid w:val="00E05503"/>
    <w:rsid w:val="00E05BD0"/>
    <w:rsid w:val="00E06DD5"/>
    <w:rsid w:val="00E116C4"/>
    <w:rsid w:val="00E17BA3"/>
    <w:rsid w:val="00E17D23"/>
    <w:rsid w:val="00E203BE"/>
    <w:rsid w:val="00E20FED"/>
    <w:rsid w:val="00E22648"/>
    <w:rsid w:val="00E301E0"/>
    <w:rsid w:val="00E328EC"/>
    <w:rsid w:val="00E365B8"/>
    <w:rsid w:val="00E36818"/>
    <w:rsid w:val="00E4116E"/>
    <w:rsid w:val="00E4236B"/>
    <w:rsid w:val="00E45B2E"/>
    <w:rsid w:val="00E524D0"/>
    <w:rsid w:val="00E63033"/>
    <w:rsid w:val="00E663F4"/>
    <w:rsid w:val="00E755C1"/>
    <w:rsid w:val="00E76F78"/>
    <w:rsid w:val="00E776FE"/>
    <w:rsid w:val="00E8270F"/>
    <w:rsid w:val="00E850B8"/>
    <w:rsid w:val="00E8735A"/>
    <w:rsid w:val="00E912F4"/>
    <w:rsid w:val="00E91C79"/>
    <w:rsid w:val="00E93720"/>
    <w:rsid w:val="00EA18B3"/>
    <w:rsid w:val="00EA2DB8"/>
    <w:rsid w:val="00EA4ED2"/>
    <w:rsid w:val="00EA547C"/>
    <w:rsid w:val="00EA6CDF"/>
    <w:rsid w:val="00EADD7F"/>
    <w:rsid w:val="00EB3EAB"/>
    <w:rsid w:val="00EB4295"/>
    <w:rsid w:val="00ED2783"/>
    <w:rsid w:val="00ED60EF"/>
    <w:rsid w:val="00ED68C5"/>
    <w:rsid w:val="00ED7D9B"/>
    <w:rsid w:val="00EF06A5"/>
    <w:rsid w:val="00F1327F"/>
    <w:rsid w:val="00F14C41"/>
    <w:rsid w:val="00F17A0A"/>
    <w:rsid w:val="00F231AD"/>
    <w:rsid w:val="00F243B0"/>
    <w:rsid w:val="00F25862"/>
    <w:rsid w:val="00F27566"/>
    <w:rsid w:val="00F319C4"/>
    <w:rsid w:val="00F328C4"/>
    <w:rsid w:val="00F47BDA"/>
    <w:rsid w:val="00F53A4D"/>
    <w:rsid w:val="00F62A6E"/>
    <w:rsid w:val="00F640FD"/>
    <w:rsid w:val="00F745BA"/>
    <w:rsid w:val="00F801CD"/>
    <w:rsid w:val="00F83545"/>
    <w:rsid w:val="00F83977"/>
    <w:rsid w:val="00F9610E"/>
    <w:rsid w:val="00F97740"/>
    <w:rsid w:val="00FA0D75"/>
    <w:rsid w:val="00FA5BD3"/>
    <w:rsid w:val="00FA7803"/>
    <w:rsid w:val="00FB540A"/>
    <w:rsid w:val="00FC0A9C"/>
    <w:rsid w:val="00FC4A4F"/>
    <w:rsid w:val="00FC6291"/>
    <w:rsid w:val="00FC7E49"/>
    <w:rsid w:val="00FD7A4A"/>
    <w:rsid w:val="00FE0FAA"/>
    <w:rsid w:val="00FE1C20"/>
    <w:rsid w:val="00FE47EA"/>
    <w:rsid w:val="00FE4CFB"/>
    <w:rsid w:val="00FE5819"/>
    <w:rsid w:val="00FE7285"/>
    <w:rsid w:val="00FE7873"/>
    <w:rsid w:val="00FE7CAA"/>
    <w:rsid w:val="00FF03CD"/>
    <w:rsid w:val="00FF1737"/>
    <w:rsid w:val="00FF1C1B"/>
    <w:rsid w:val="00FF5315"/>
    <w:rsid w:val="00FF6FF5"/>
    <w:rsid w:val="01096D8C"/>
    <w:rsid w:val="01105DF8"/>
    <w:rsid w:val="013226BB"/>
    <w:rsid w:val="02AFE185"/>
    <w:rsid w:val="036C574D"/>
    <w:rsid w:val="03C3A78F"/>
    <w:rsid w:val="04977998"/>
    <w:rsid w:val="05FA9998"/>
    <w:rsid w:val="064D7A54"/>
    <w:rsid w:val="06CC4C2C"/>
    <w:rsid w:val="06E6A1D6"/>
    <w:rsid w:val="0A92EDBA"/>
    <w:rsid w:val="0B1BEDA2"/>
    <w:rsid w:val="0B8D4848"/>
    <w:rsid w:val="0CB84D18"/>
    <w:rsid w:val="0CBB737A"/>
    <w:rsid w:val="0D193E98"/>
    <w:rsid w:val="0E0F5FE8"/>
    <w:rsid w:val="0F7A72A9"/>
    <w:rsid w:val="107EF5A1"/>
    <w:rsid w:val="109CC6B5"/>
    <w:rsid w:val="10D01250"/>
    <w:rsid w:val="114C1E5B"/>
    <w:rsid w:val="11716CFE"/>
    <w:rsid w:val="11D1B61B"/>
    <w:rsid w:val="145EF8DB"/>
    <w:rsid w:val="14637F59"/>
    <w:rsid w:val="166C1A27"/>
    <w:rsid w:val="16BEDBC3"/>
    <w:rsid w:val="174157E8"/>
    <w:rsid w:val="174CF83E"/>
    <w:rsid w:val="17943CE5"/>
    <w:rsid w:val="180B1FFF"/>
    <w:rsid w:val="18635C9B"/>
    <w:rsid w:val="18B7688D"/>
    <w:rsid w:val="1A095168"/>
    <w:rsid w:val="1A4975C4"/>
    <w:rsid w:val="1B5B7FCB"/>
    <w:rsid w:val="1C788157"/>
    <w:rsid w:val="1C7A90F6"/>
    <w:rsid w:val="1C862604"/>
    <w:rsid w:val="1CA3E0ED"/>
    <w:rsid w:val="1DAADC99"/>
    <w:rsid w:val="1EB9C51B"/>
    <w:rsid w:val="1EC8D4E3"/>
    <w:rsid w:val="1ED41178"/>
    <w:rsid w:val="1F0D6315"/>
    <w:rsid w:val="1F425138"/>
    <w:rsid w:val="2036ABA3"/>
    <w:rsid w:val="20F9A698"/>
    <w:rsid w:val="238DDD57"/>
    <w:rsid w:val="2400599F"/>
    <w:rsid w:val="24FDC851"/>
    <w:rsid w:val="250294E2"/>
    <w:rsid w:val="25393A7C"/>
    <w:rsid w:val="255E0D52"/>
    <w:rsid w:val="26AC086F"/>
    <w:rsid w:val="2775EAB9"/>
    <w:rsid w:val="27A896F3"/>
    <w:rsid w:val="28301234"/>
    <w:rsid w:val="29AA0EF7"/>
    <w:rsid w:val="29DD8DE9"/>
    <w:rsid w:val="2A91ABE7"/>
    <w:rsid w:val="2DC3FAAF"/>
    <w:rsid w:val="2E936260"/>
    <w:rsid w:val="2F22F37D"/>
    <w:rsid w:val="30171B17"/>
    <w:rsid w:val="3071161B"/>
    <w:rsid w:val="30BA2F9C"/>
    <w:rsid w:val="325EF1E9"/>
    <w:rsid w:val="3277B7B0"/>
    <w:rsid w:val="32C8F3C4"/>
    <w:rsid w:val="32FA59FA"/>
    <w:rsid w:val="33F330B1"/>
    <w:rsid w:val="342A528E"/>
    <w:rsid w:val="34C597A6"/>
    <w:rsid w:val="352235E8"/>
    <w:rsid w:val="36148286"/>
    <w:rsid w:val="39406ECE"/>
    <w:rsid w:val="3A4DDF88"/>
    <w:rsid w:val="3A4E7700"/>
    <w:rsid w:val="3A522B09"/>
    <w:rsid w:val="3A871AAC"/>
    <w:rsid w:val="3AE2DBA6"/>
    <w:rsid w:val="3B13C485"/>
    <w:rsid w:val="3CC83BF6"/>
    <w:rsid w:val="3CE9D629"/>
    <w:rsid w:val="3DC0F394"/>
    <w:rsid w:val="3E2EC669"/>
    <w:rsid w:val="401D32FA"/>
    <w:rsid w:val="41DC9C28"/>
    <w:rsid w:val="4492C6A3"/>
    <w:rsid w:val="45A5BF87"/>
    <w:rsid w:val="479237C8"/>
    <w:rsid w:val="488C2F04"/>
    <w:rsid w:val="4955BA4D"/>
    <w:rsid w:val="4A8E283B"/>
    <w:rsid w:val="4A90DA95"/>
    <w:rsid w:val="4CEC0EC2"/>
    <w:rsid w:val="4D105968"/>
    <w:rsid w:val="4D4B28EF"/>
    <w:rsid w:val="4E097DD8"/>
    <w:rsid w:val="4EA75146"/>
    <w:rsid w:val="4F663070"/>
    <w:rsid w:val="509B32A0"/>
    <w:rsid w:val="50A07963"/>
    <w:rsid w:val="528B3C89"/>
    <w:rsid w:val="52BA0073"/>
    <w:rsid w:val="53758469"/>
    <w:rsid w:val="538820A0"/>
    <w:rsid w:val="552386B1"/>
    <w:rsid w:val="558D266D"/>
    <w:rsid w:val="55950AA5"/>
    <w:rsid w:val="55A96C71"/>
    <w:rsid w:val="55BA13A9"/>
    <w:rsid w:val="55E1F9F5"/>
    <w:rsid w:val="56030307"/>
    <w:rsid w:val="56093DF2"/>
    <w:rsid w:val="567A2C63"/>
    <w:rsid w:val="572DB3D8"/>
    <w:rsid w:val="573542AE"/>
    <w:rsid w:val="5749C63D"/>
    <w:rsid w:val="58CCAB67"/>
    <w:rsid w:val="58DCC324"/>
    <w:rsid w:val="59927F94"/>
    <w:rsid w:val="59D0C711"/>
    <w:rsid w:val="5AADE334"/>
    <w:rsid w:val="5AE1BFE9"/>
    <w:rsid w:val="5BF4E295"/>
    <w:rsid w:val="5D901938"/>
    <w:rsid w:val="5EC44ACB"/>
    <w:rsid w:val="5FD1F31D"/>
    <w:rsid w:val="6050F5B6"/>
    <w:rsid w:val="60526E88"/>
    <w:rsid w:val="606B6CDE"/>
    <w:rsid w:val="619A5DF6"/>
    <w:rsid w:val="647E8FF8"/>
    <w:rsid w:val="64878478"/>
    <w:rsid w:val="663D7652"/>
    <w:rsid w:val="683EF71E"/>
    <w:rsid w:val="68C3BE5D"/>
    <w:rsid w:val="690E76C8"/>
    <w:rsid w:val="69118419"/>
    <w:rsid w:val="691A71D3"/>
    <w:rsid w:val="69541EEB"/>
    <w:rsid w:val="6A2F9BE4"/>
    <w:rsid w:val="6AF8D322"/>
    <w:rsid w:val="6B247B65"/>
    <w:rsid w:val="6C059DC9"/>
    <w:rsid w:val="6E5C9330"/>
    <w:rsid w:val="6F59A46F"/>
    <w:rsid w:val="721CDCB5"/>
    <w:rsid w:val="73139500"/>
    <w:rsid w:val="73817E7B"/>
    <w:rsid w:val="73873C0F"/>
    <w:rsid w:val="742135E4"/>
    <w:rsid w:val="75188658"/>
    <w:rsid w:val="76E1543B"/>
    <w:rsid w:val="7709118E"/>
    <w:rsid w:val="777922F1"/>
    <w:rsid w:val="77BCEAF0"/>
    <w:rsid w:val="77D51C6A"/>
    <w:rsid w:val="78747081"/>
    <w:rsid w:val="79A1464E"/>
    <w:rsid w:val="7C4B6524"/>
    <w:rsid w:val="7DB7C10F"/>
    <w:rsid w:val="7F9B6F11"/>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62DC31"/>
  <w15:chartTrackingRefBased/>
  <w15:docId w15:val="{0A85D73E-A04A-459F-9B92-B0DB0959F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CE0"/>
    <w:pPr>
      <w:spacing w:line="240" w:lineRule="auto"/>
      <w:jc w:val="both"/>
    </w:pPr>
    <w:rPr>
      <w:rFonts w:ascii="Times New Roman" w:hAnsi="Times New Roman"/>
    </w:rPr>
  </w:style>
  <w:style w:type="paragraph" w:styleId="Heading1">
    <w:name w:val="heading 1"/>
    <w:basedOn w:val="Normal"/>
    <w:next w:val="Normal"/>
    <w:link w:val="Heading1Char"/>
    <w:uiPriority w:val="9"/>
    <w:qFormat/>
    <w:rsid w:val="008D6521"/>
    <w:pPr>
      <w:keepNext/>
      <w:keepLines/>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0E5CE0"/>
    <w:pPr>
      <w:keepNext/>
      <w:keepLines/>
      <w:spacing w:before="40" w:after="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521"/>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0E5CE0"/>
    <w:rPr>
      <w:rFonts w:ascii="Times New Roman" w:eastAsiaTheme="majorEastAsia" w:hAnsi="Times New Roman" w:cstheme="majorBidi"/>
      <w:b/>
      <w:color w:val="000000" w:themeColor="text1"/>
      <w:sz w:val="26"/>
      <w:szCs w:val="26"/>
    </w:rPr>
  </w:style>
  <w:style w:type="paragraph" w:styleId="Caption">
    <w:name w:val="caption"/>
    <w:basedOn w:val="Normal"/>
    <w:next w:val="Normal"/>
    <w:uiPriority w:val="35"/>
    <w:unhideWhenUsed/>
    <w:qFormat/>
    <w:rsid w:val="00DE0408"/>
    <w:pPr>
      <w:spacing w:after="200"/>
    </w:pPr>
    <w:rPr>
      <w:i/>
      <w:iCs/>
      <w:color w:val="44546A" w:themeColor="text2"/>
      <w:sz w:val="18"/>
      <w:szCs w:val="18"/>
    </w:rPr>
  </w:style>
  <w:style w:type="table" w:styleId="TableGrid">
    <w:name w:val="Table Grid"/>
    <w:basedOn w:val="TableNormal"/>
    <w:uiPriority w:val="39"/>
    <w:rsid w:val="006C22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0459"/>
    <w:rPr>
      <w:color w:val="0563C1" w:themeColor="hyperlink"/>
      <w:u w:val="single"/>
    </w:rPr>
  </w:style>
  <w:style w:type="character" w:styleId="UnresolvedMention">
    <w:name w:val="Unresolved Mention"/>
    <w:basedOn w:val="DefaultParagraphFont"/>
    <w:uiPriority w:val="99"/>
    <w:semiHidden/>
    <w:unhideWhenUsed/>
    <w:rsid w:val="00B90459"/>
    <w:rPr>
      <w:color w:val="605E5C"/>
      <w:shd w:val="clear" w:color="auto" w:fill="E1DFDD"/>
    </w:rPr>
  </w:style>
  <w:style w:type="character" w:styleId="FollowedHyperlink">
    <w:name w:val="FollowedHyperlink"/>
    <w:basedOn w:val="DefaultParagraphFont"/>
    <w:uiPriority w:val="99"/>
    <w:semiHidden/>
    <w:unhideWhenUsed/>
    <w:rsid w:val="00B9045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10.png"/><Relationship Id="rId42" Type="http://schemas.openxmlformats.org/officeDocument/2006/relationships/image" Target="media/image280.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00.png"/><Relationship Id="rId38" Type="http://schemas.openxmlformats.org/officeDocument/2006/relationships/image" Target="media/image250.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160.png"/><Relationship Id="rId41" Type="http://schemas.openxmlformats.org/officeDocument/2006/relationships/image" Target="media/image27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5.png"/><Relationship Id="rId37" Type="http://schemas.openxmlformats.org/officeDocument/2006/relationships/image" Target="media/image240.png"/><Relationship Id="rId40" Type="http://schemas.openxmlformats.org/officeDocument/2006/relationships/image" Target="media/image29.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150.png"/><Relationship Id="rId36" Type="http://schemas.openxmlformats.org/officeDocument/2006/relationships/image" Target="media/image27.png"/><Relationship Id="rId49" Type="http://schemas.openxmlformats.org/officeDocument/2006/relationships/image" Target="media/image36.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4.png"/><Relationship Id="rId44" Type="http://schemas.openxmlformats.org/officeDocument/2006/relationships/image" Target="media/image31.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3.png"/><Relationship Id="rId35" Type="http://schemas.openxmlformats.org/officeDocument/2006/relationships/image" Target="media/image26.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3.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FFB6E-D31B-459F-BB91-D426CEF6B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15</Pages>
  <Words>1800</Words>
  <Characters>10261</Characters>
  <Application>Microsoft Office Word</Application>
  <DocSecurity>0</DocSecurity>
  <Lines>85</Lines>
  <Paragraphs>24</Paragraphs>
  <ScaleCrop>false</ScaleCrop>
  <Company/>
  <LinksUpToDate>false</LinksUpToDate>
  <CharactersWithSpaces>1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Chin</dc:creator>
  <cp:keywords/>
  <dc:description/>
  <cp:lastModifiedBy>Arthur Chin</cp:lastModifiedBy>
  <cp:revision>522</cp:revision>
  <dcterms:created xsi:type="dcterms:W3CDTF">2021-10-25T04:42:00Z</dcterms:created>
  <dcterms:modified xsi:type="dcterms:W3CDTF">2021-11-28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4476ff-a852-3d45-948a-4c53cd836a8b</vt:lpwstr>
  </property>
  <property fmtid="{D5CDD505-2E9C-101B-9397-08002B2CF9AE}" pid="4" name="Mendeley Citation Style_1">
    <vt:lpwstr>http://www.zotero.org/styles/harvard-swinburne-university-of-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harvard-swinburne-university-of-technology</vt:lpwstr>
  </property>
  <property fmtid="{D5CDD505-2E9C-101B-9397-08002B2CF9AE}" pid="24" name="Mendeley Recent Style Name 9_1">
    <vt:lpwstr>Swinburne University of Technology - Harvard</vt:lpwstr>
  </property>
</Properties>
</file>